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7E2EB87"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room Management</w:t>
      </w:r>
      <w:r w:rsidR="00942613">
        <w:rPr>
          <w:rFonts w:ascii="Times New Roman" w:hAnsi="Times New Roman" w:cs="Times New Roman"/>
          <w:sz w:val="24"/>
          <w:szCs w:val="24"/>
        </w:rPr>
        <w:t xml:space="preserve">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6F7D9467" w14:textId="4BC003AB" w:rsidR="003C62E3" w:rsidRDefault="009C65F9" w:rsidP="003C62E3">
      <w:pPr>
        <w:rPr>
          <w:rFonts w:ascii="Times New Roman" w:hAnsi="Times New Roman" w:cs="Times New Roman"/>
          <w:sz w:val="24"/>
          <w:szCs w:val="22"/>
        </w:rPr>
      </w:pPr>
      <w:r w:rsidRPr="009C65F9">
        <w:rPr>
          <w:rFonts w:ascii="Times New Roman" w:hAnsi="Times New Roman" w:cs="Times New Roman"/>
          <w:sz w:val="24"/>
          <w:szCs w:val="22"/>
        </w:rPr>
        <w:t>Classroom disruptions, such as students chatting with neighbors or nervously clicking their pens, significantly hinder learning processes by consuming instructional time</w:t>
      </w:r>
      <w:r w:rsidR="00BE2D7B">
        <w:rPr>
          <w:rFonts w:ascii="Times New Roman" w:hAnsi="Times New Roman" w:cs="Times New Roman"/>
          <w:sz w:val="24"/>
          <w:szCs w:val="22"/>
        </w:rPr>
        <w:t xml:space="preserve"> </w:t>
      </w:r>
      <w:r w:rsidRPr="009C65F9">
        <w:rPr>
          <w:rFonts w:ascii="Times New Roman" w:hAnsi="Times New Roman" w:cs="Times New Roman"/>
          <w:sz w:val="24"/>
          <w:szCs w:val="22"/>
        </w:rPr>
        <w:t xml:space="preserve">(Keller, 2014). Managing these disruptions effectively is essential to successful classroom management (Helmke, 2022). </w:t>
      </w:r>
      <w:r w:rsidR="00891762">
        <w:rPr>
          <w:rFonts w:ascii="Times New Roman" w:hAnsi="Times New Roman" w:cs="Times New Roman"/>
          <w:sz w:val="24"/>
          <w:szCs w:val="22"/>
        </w:rPr>
        <w:t xml:space="preserve">Teachers’ professional vision is central to effective classroom management </w:t>
      </w:r>
      <w:r>
        <w:rPr>
          <w:rFonts w:ascii="Times New Roman" w:hAnsi="Times New Roman" w:cs="Times New Roman"/>
          <w:sz w:val="24"/>
          <w:szCs w:val="22"/>
        </w:rPr>
        <w:t>– th</w:t>
      </w:r>
      <w:r w:rsidRPr="009C65F9">
        <w:rPr>
          <w:rFonts w:ascii="Times New Roman" w:hAnsi="Times New Roman" w:cs="Times New Roman"/>
          <w:sz w:val="24"/>
          <w:szCs w:val="22"/>
        </w:rPr>
        <w:t xml:space="preserve">e capacity to selectively </w:t>
      </w:r>
      <w:r w:rsidR="003C62E3">
        <w:rPr>
          <w:rFonts w:ascii="Times New Roman" w:hAnsi="Times New Roman" w:cs="Times New Roman"/>
          <w:sz w:val="24"/>
          <w:szCs w:val="22"/>
        </w:rPr>
        <w:t>notice</w:t>
      </w:r>
      <w:r w:rsidRPr="009C65F9">
        <w:rPr>
          <w:rFonts w:ascii="Times New Roman" w:hAnsi="Times New Roman" w:cs="Times New Roman"/>
          <w:sz w:val="24"/>
          <w:szCs w:val="22"/>
        </w:rPr>
        <w:t xml:space="preserve">, interpret, and respond to critical classroom events based on their knowledge (Goodwin, 1994; </w:t>
      </w:r>
      <w:proofErr w:type="spellStart"/>
      <w:r w:rsidRPr="009C65F9">
        <w:rPr>
          <w:rFonts w:ascii="Times New Roman" w:hAnsi="Times New Roman" w:cs="Times New Roman"/>
          <w:sz w:val="24"/>
          <w:szCs w:val="22"/>
        </w:rPr>
        <w:t>Sherin</w:t>
      </w:r>
      <w:proofErr w:type="spellEnd"/>
      <w:r w:rsidRPr="009C65F9">
        <w:rPr>
          <w:rFonts w:ascii="Times New Roman" w:hAnsi="Times New Roman" w:cs="Times New Roman"/>
          <w:sz w:val="24"/>
          <w:szCs w:val="22"/>
        </w:rPr>
        <w:t xml:space="preserve"> &amp; van Es, 2009). Professional vision thus connects </w:t>
      </w:r>
      <w:r w:rsidR="0051720B">
        <w:rPr>
          <w:rFonts w:ascii="Times New Roman" w:hAnsi="Times New Roman" w:cs="Times New Roman"/>
          <w:sz w:val="24"/>
          <w:szCs w:val="22"/>
        </w:rPr>
        <w:t xml:space="preserve">(strategic) </w:t>
      </w:r>
      <w:r w:rsidRPr="009C65F9">
        <w:rPr>
          <w:rFonts w:ascii="Times New Roman" w:hAnsi="Times New Roman" w:cs="Times New Roman"/>
          <w:sz w:val="24"/>
          <w:szCs w:val="22"/>
        </w:rPr>
        <w:t>knowledge with action, enabling teachers to</w:t>
      </w:r>
      <w:r w:rsidR="00BE2D7B">
        <w:rPr>
          <w:rFonts w:ascii="Times New Roman" w:hAnsi="Times New Roman" w:cs="Times New Roman"/>
          <w:sz w:val="24"/>
          <w:szCs w:val="22"/>
        </w:rPr>
        <w:t xml:space="preserve"> </w:t>
      </w:r>
      <w:r w:rsidRPr="009C65F9">
        <w:rPr>
          <w:rFonts w:ascii="Times New Roman" w:hAnsi="Times New Roman" w:cs="Times New Roman"/>
          <w:sz w:val="24"/>
          <w:szCs w:val="22"/>
        </w:rPr>
        <w:t>anticipate and address potential disruptions</w:t>
      </w:r>
      <w:r w:rsidR="0051720B">
        <w:rPr>
          <w:rFonts w:ascii="Times New Roman" w:hAnsi="Times New Roman" w:cs="Times New Roman"/>
          <w:sz w:val="24"/>
          <w:szCs w:val="22"/>
        </w:rPr>
        <w:t xml:space="preserve"> – </w:t>
      </w:r>
      <w:r w:rsidRPr="009C65F9">
        <w:rPr>
          <w:rFonts w:ascii="Times New Roman" w:hAnsi="Times New Roman" w:cs="Times New Roman"/>
          <w:sz w:val="24"/>
          <w:szCs w:val="22"/>
        </w:rPr>
        <w:t xml:space="preserve">a skill known as </w:t>
      </w:r>
      <w:r w:rsidR="003C62E3">
        <w:rPr>
          <w:rFonts w:ascii="Times New Roman" w:hAnsi="Times New Roman" w:cs="Times New Roman"/>
          <w:sz w:val="24"/>
          <w:szCs w:val="22"/>
        </w:rPr>
        <w:t>“</w:t>
      </w:r>
      <w:r w:rsidRPr="009C65F9">
        <w:rPr>
          <w:rFonts w:ascii="Times New Roman" w:hAnsi="Times New Roman" w:cs="Times New Roman"/>
          <w:sz w:val="24"/>
          <w:szCs w:val="22"/>
        </w:rPr>
        <w:t>monitoring</w:t>
      </w:r>
      <w:r w:rsidR="003C62E3">
        <w:rPr>
          <w:rFonts w:ascii="Times New Roman" w:hAnsi="Times New Roman" w:cs="Times New Roman"/>
          <w:sz w:val="24"/>
          <w:szCs w:val="22"/>
        </w:rPr>
        <w:t>”</w:t>
      </w:r>
      <w:r w:rsidRPr="009C65F9">
        <w:rPr>
          <w:rFonts w:ascii="Times New Roman" w:hAnsi="Times New Roman" w:cs="Times New Roman"/>
          <w:sz w:val="24"/>
          <w:szCs w:val="22"/>
        </w:rPr>
        <w:t xml:space="preserve"> (Gold et al., 2016).</w:t>
      </w:r>
      <w:r w:rsidR="003C62E3">
        <w:rPr>
          <w:rFonts w:ascii="Times New Roman" w:hAnsi="Times New Roman" w:cs="Times New Roman"/>
          <w:sz w:val="24"/>
          <w:szCs w:val="22"/>
        </w:rPr>
        <w:t xml:space="preserve"> </w:t>
      </w:r>
    </w:p>
    <w:p w14:paraId="5462E421" w14:textId="35DF999D" w:rsidR="009C65F9" w:rsidRPr="009C65F9" w:rsidRDefault="009C65F9" w:rsidP="00F97D45">
      <w:pPr>
        <w:rPr>
          <w:rFonts w:ascii="Times New Roman" w:hAnsi="Times New Roman" w:cs="Times New Roman"/>
          <w:sz w:val="24"/>
          <w:szCs w:val="22"/>
        </w:rPr>
      </w:pPr>
      <w:r w:rsidRPr="009C65F9">
        <w:rPr>
          <w:rFonts w:ascii="Times New Roman" w:hAnsi="Times New Roman" w:cs="Times New Roman"/>
          <w:sz w:val="24"/>
          <w:szCs w:val="22"/>
        </w:rPr>
        <w:t xml:space="preserve">Expert teachers differ from novices particularly in their refined ability to filter relevant cues within complex classroom interactions (Barth, 2017; Berliner, 2001). Novices often struggle precisely because their professional vision is less developed (Berliner, 2004; Emmer &amp; </w:t>
      </w:r>
      <w:proofErr w:type="spellStart"/>
      <w:r w:rsidRPr="009C65F9">
        <w:rPr>
          <w:rFonts w:ascii="Times New Roman" w:hAnsi="Times New Roman" w:cs="Times New Roman"/>
          <w:sz w:val="24"/>
          <w:szCs w:val="22"/>
        </w:rPr>
        <w:t>Gerwels</w:t>
      </w:r>
      <w:proofErr w:type="spellEnd"/>
      <w:r w:rsidRPr="009C65F9">
        <w:rPr>
          <w:rFonts w:ascii="Times New Roman" w:hAnsi="Times New Roman" w:cs="Times New Roman"/>
          <w:sz w:val="24"/>
          <w:szCs w:val="22"/>
        </w:rPr>
        <w:t>, 2006)</w:t>
      </w:r>
      <w:r w:rsidR="003C62E3">
        <w:rPr>
          <w:rFonts w:ascii="Times New Roman" w:hAnsi="Times New Roman" w:cs="Times New Roman"/>
          <w:sz w:val="24"/>
          <w:szCs w:val="22"/>
        </w:rPr>
        <w:t xml:space="preserve">. </w:t>
      </w:r>
      <w:r w:rsidRPr="009C65F9">
        <w:rPr>
          <w:rFonts w:ascii="Times New Roman" w:hAnsi="Times New Roman" w:cs="Times New Roman"/>
          <w:sz w:val="24"/>
          <w:szCs w:val="22"/>
        </w:rPr>
        <w:t>Process-based research methods, such as eye-tracking, offer deeper insights into teachers</w:t>
      </w:r>
      <w:r w:rsidR="00B11696">
        <w:rPr>
          <w:rFonts w:ascii="Times New Roman" w:hAnsi="Times New Roman" w:cs="Times New Roman"/>
          <w:sz w:val="24"/>
          <w:szCs w:val="22"/>
        </w:rPr>
        <w:t xml:space="preserve">’ </w:t>
      </w:r>
      <w:r w:rsidRPr="009C65F9">
        <w:rPr>
          <w:rFonts w:ascii="Times New Roman" w:hAnsi="Times New Roman" w:cs="Times New Roman"/>
          <w:sz w:val="24"/>
          <w:szCs w:val="22"/>
        </w:rPr>
        <w:t xml:space="preserve">cognitive processing and visual attention during </w:t>
      </w:r>
      <w:r w:rsidR="0051720B">
        <w:rPr>
          <w:rFonts w:ascii="Times New Roman" w:hAnsi="Times New Roman" w:cs="Times New Roman"/>
          <w:sz w:val="24"/>
          <w:szCs w:val="22"/>
        </w:rPr>
        <w:t xml:space="preserve">teaching </w:t>
      </w:r>
      <w:r w:rsidRPr="009C65F9">
        <w:rPr>
          <w:rFonts w:ascii="Times New Roman" w:hAnsi="Times New Roman" w:cs="Times New Roman"/>
          <w:sz w:val="24"/>
          <w:szCs w:val="22"/>
        </w:rPr>
        <w:t xml:space="preserve">(Dessus et al., 2016; van den </w:t>
      </w:r>
      <w:proofErr w:type="spellStart"/>
      <w:r w:rsidRPr="009C65F9">
        <w:rPr>
          <w:rFonts w:ascii="Times New Roman" w:hAnsi="Times New Roman" w:cs="Times New Roman"/>
          <w:sz w:val="24"/>
          <w:szCs w:val="22"/>
        </w:rPr>
        <w:t>Bogert</w:t>
      </w:r>
      <w:proofErr w:type="spellEnd"/>
      <w:r w:rsidRPr="009C65F9">
        <w:rPr>
          <w:rFonts w:ascii="Times New Roman" w:hAnsi="Times New Roman" w:cs="Times New Roman"/>
          <w:sz w:val="24"/>
          <w:szCs w:val="22"/>
        </w:rPr>
        <w:t>, 2016). Studies demonstrate that expert teachers exhibit more efficient gaze patterns (</w:t>
      </w:r>
      <w:proofErr w:type="spellStart"/>
      <w:r w:rsidRPr="009C65F9">
        <w:rPr>
          <w:rFonts w:ascii="Times New Roman" w:hAnsi="Times New Roman" w:cs="Times New Roman"/>
          <w:sz w:val="24"/>
          <w:szCs w:val="22"/>
        </w:rPr>
        <w:t>Gegenfurtner</w:t>
      </w:r>
      <w:proofErr w:type="spellEnd"/>
      <w:r w:rsidRPr="009C65F9">
        <w:rPr>
          <w:rFonts w:ascii="Times New Roman" w:hAnsi="Times New Roman" w:cs="Times New Roman"/>
          <w:sz w:val="24"/>
          <w:szCs w:val="22"/>
        </w:rPr>
        <w:t xml:space="preserve"> et al., 2020; Wolff et al., 2016). Understanding how visual attention relates to effective classroom management thus holds significant potential for improving teacher education by enhancing professional vision and associated response strategies (Grub, 2023).</w:t>
      </w:r>
    </w:p>
    <w:p w14:paraId="0D1CD57D" w14:textId="1449BED4" w:rsidR="00B96F1C" w:rsidRPr="005F4B4F" w:rsidRDefault="005F4B4F" w:rsidP="008F7EA6">
      <w:pPr>
        <w:rPr>
          <w:rFonts w:ascii="Times New Roman" w:hAnsi="Times New Roman" w:cs="Times New Roman"/>
          <w:sz w:val="24"/>
          <w:szCs w:val="22"/>
        </w:rPr>
      </w:pPr>
      <w:r w:rsidRPr="005F4B4F">
        <w:rPr>
          <w:rFonts w:ascii="Times New Roman" w:hAnsi="Times New Roman" w:cs="Times New Roman"/>
          <w:sz w:val="24"/>
          <w:szCs w:val="22"/>
        </w:rPr>
        <w:t>This study examines differences in gaze behavior, self-reported classroom management, and strategic knowledge between experienced and inexperienced teachers in a controlled micro-teaching unit</w:t>
      </w:r>
      <w:r w:rsidR="00E27EC0">
        <w:rPr>
          <w:rFonts w:ascii="Times New Roman" w:hAnsi="Times New Roman" w:cs="Times New Roman"/>
          <w:sz w:val="24"/>
          <w:szCs w:val="22"/>
        </w:rPr>
        <w:t xml:space="preserve"> </w:t>
      </w:r>
      <w:r w:rsidR="00E27EC0" w:rsidRPr="00E27EC0">
        <w:rPr>
          <w:rFonts w:ascii="Times New Roman" w:hAnsi="Times New Roman" w:cs="Times New Roman"/>
          <w:sz w:val="24"/>
          <w:szCs w:val="22"/>
        </w:rPr>
        <w:t>involving classroom disruptions</w:t>
      </w:r>
      <w:r w:rsidRPr="005F4B4F">
        <w:rPr>
          <w:rFonts w:ascii="Times New Roman" w:hAnsi="Times New Roman" w:cs="Times New Roman"/>
          <w:sz w:val="24"/>
          <w:szCs w:val="22"/>
        </w:rPr>
        <w:t>. Using eye-tracking technology and self-report measures, it explores how expertise influences visual attention, disruption noticing, and management strategies</w:t>
      </w:r>
      <w:r w:rsidR="00DB4895">
        <w:rPr>
          <w:rFonts w:ascii="Times New Roman" w:hAnsi="Times New Roman" w:cs="Times New Roman"/>
          <w:sz w:val="24"/>
          <w:szCs w:val="22"/>
        </w:rPr>
        <w:t xml:space="preserve"> </w:t>
      </w:r>
      <w:r w:rsidR="00DB4895" w:rsidRPr="00DB4895">
        <w:rPr>
          <w:rFonts w:ascii="Times New Roman" w:hAnsi="Times New Roman" w:cs="Times New Roman"/>
          <w:sz w:val="24"/>
          <w:szCs w:val="22"/>
        </w:rPr>
        <w:t>toward classroom disruptions</w:t>
      </w:r>
      <w:r w:rsidR="00DB4895">
        <w:rPr>
          <w:rFonts w:ascii="Times New Roman" w:hAnsi="Times New Roman" w:cs="Times New Roman"/>
          <w:sz w:val="24"/>
          <w:szCs w:val="22"/>
        </w:rPr>
        <w:t>.</w:t>
      </w:r>
    </w:p>
    <w:p w14:paraId="1388B6CF" w14:textId="77777777" w:rsidR="0093630C" w:rsidRPr="0093630C" w:rsidRDefault="0093630C" w:rsidP="0093630C">
      <w:pPr>
        <w:tabs>
          <w:tab w:val="clear" w:pos="3068"/>
        </w:tabs>
        <w:ind w:firstLine="0"/>
        <w:outlineLvl w:val="1"/>
        <w:rPr>
          <w:rFonts w:ascii="Times New Roman" w:hAnsi="Times New Roman" w:cs="Times New Roman"/>
          <w:b/>
          <w:sz w:val="24"/>
          <w:szCs w:val="24"/>
        </w:rPr>
      </w:pPr>
      <w:r w:rsidRPr="0093630C">
        <w:rPr>
          <w:rFonts w:ascii="Times New Roman" w:hAnsi="Times New Roman" w:cs="Times New Roman"/>
          <w:b/>
          <w:sz w:val="24"/>
          <w:szCs w:val="24"/>
        </w:rPr>
        <w:lastRenderedPageBreak/>
        <w:t xml:space="preserve">Classroom Disruptions </w:t>
      </w:r>
    </w:p>
    <w:p w14:paraId="7ED9E7E8" w14:textId="68E34F03" w:rsidR="0093630C" w:rsidRPr="0093630C" w:rsidRDefault="0093630C" w:rsidP="0093630C">
      <w:pPr>
        <w:rPr>
          <w:rFonts w:ascii="Times New Roman" w:hAnsi="Times New Roman" w:cs="Times New Roman"/>
          <w:sz w:val="24"/>
          <w:szCs w:val="22"/>
        </w:rPr>
      </w:pPr>
      <w:r w:rsidRPr="0093630C">
        <w:rPr>
          <w:rFonts w:ascii="Times New Roman" w:hAnsi="Times New Roman" w:cs="Times New Roman"/>
          <w:sz w:val="24"/>
          <w:szCs w:val="22"/>
        </w:rPr>
        <w:t xml:space="preserve">The ability to anticipate and respond effectively is particularly vital when addressing one of the most persistent challenges in educational settings: classroom disruptions, which can impair instructional time, weaken student engagement, and hinder academic achievement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Chow et al., 2024; Kraft &amp; Monti-Nussbaum, 2021; Marder et al., 2023)</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w:t>
      </w:r>
    </w:p>
    <w:p w14:paraId="08A29EC7" w14:textId="1AEBF704" w:rsidR="0093630C" w:rsidRPr="0093630C" w:rsidRDefault="00DB6EE6" w:rsidP="0093630C">
      <w:pPr>
        <w:rPr>
          <w:rFonts w:ascii="Times New Roman" w:hAnsi="Times New Roman" w:cs="Times New Roman"/>
          <w:sz w:val="24"/>
          <w:szCs w:val="22"/>
        </w:rPr>
      </w:pPr>
      <w:r>
        <w:rPr>
          <w:rFonts w:ascii="Times New Roman" w:hAnsi="Times New Roman" w:cs="Times New Roman"/>
          <w:sz w:val="24"/>
          <w:szCs w:val="22"/>
        </w:rPr>
        <w:t xml:space="preserve">As described by Lohmann &amp; Meyer (2003), disruptions </w:t>
      </w:r>
      <w:r w:rsidR="0093630C" w:rsidRPr="0093630C">
        <w:rPr>
          <w:rFonts w:ascii="Times New Roman" w:hAnsi="Times New Roman" w:cs="Times New Roman"/>
          <w:sz w:val="24"/>
          <w:szCs w:val="22"/>
        </w:rPr>
        <w:t xml:space="preserve">are events that interfere with the essential conditions necessary for effective instruction and student participation. These behaviors can generally be categorized into four primary types, based on their nature and impact on classroom dynamics </w:t>
      </w:r>
      <w:r w:rsidR="0093630C" w:rsidRPr="0093630C">
        <w:rPr>
          <w:rFonts w:ascii="Times New Roman" w:hAnsi="Times New Roman" w:cs="Times New Roman"/>
          <w:sz w:val="24"/>
          <w:szCs w:val="22"/>
        </w:rPr>
        <w:fldChar w:fldCharType="begin"/>
      </w:r>
      <w:r w:rsidR="0093630C" w:rsidRPr="0093630C">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93630C" w:rsidRPr="0093630C">
        <w:rPr>
          <w:rFonts w:ascii="Times New Roman" w:hAnsi="Times New Roman" w:cs="Times New Roman"/>
          <w:sz w:val="24"/>
          <w:szCs w:val="22"/>
        </w:rPr>
        <w:fldChar w:fldCharType="separate"/>
      </w:r>
      <w:r w:rsidR="0093630C" w:rsidRPr="0093630C">
        <w:rPr>
          <w:rFonts w:ascii="Times New Roman" w:hAnsi="Times New Roman" w:cs="Times New Roman"/>
          <w:sz w:val="24"/>
        </w:rPr>
        <w:t>(Lohmann &amp; Meyer, 2003)</w:t>
      </w:r>
      <w:r w:rsidR="0093630C" w:rsidRPr="0093630C">
        <w:rPr>
          <w:rFonts w:ascii="Times New Roman" w:hAnsi="Times New Roman" w:cs="Times New Roman"/>
          <w:sz w:val="24"/>
          <w:szCs w:val="22"/>
        </w:rPr>
        <w:fldChar w:fldCharType="end"/>
      </w:r>
      <w:r w:rsidR="0093630C" w:rsidRPr="0093630C">
        <w:rPr>
          <w:rFonts w:ascii="Times New Roman" w:hAnsi="Times New Roman" w:cs="Times New Roman"/>
          <w:sz w:val="24"/>
          <w:szCs w:val="22"/>
        </w:rPr>
        <w:t xml:space="preserve">. </w:t>
      </w:r>
      <w:r w:rsidR="0093630C" w:rsidRPr="0093630C">
        <w:rPr>
          <w:rFonts w:ascii="Times New Roman" w:hAnsi="Times New Roman" w:cs="Times New Roman"/>
          <w:i/>
          <w:iCs/>
          <w:sz w:val="24"/>
          <w:szCs w:val="22"/>
        </w:rPr>
        <w:t>Verbal disruptions</w:t>
      </w:r>
      <w:r w:rsidR="0093630C" w:rsidRPr="0093630C">
        <w:rPr>
          <w:rFonts w:ascii="Times New Roman" w:hAnsi="Times New Roman" w:cs="Times New Roman"/>
          <w:sz w:val="24"/>
          <w:szCs w:val="22"/>
        </w:rPr>
        <w:t xml:space="preserve"> include spoken interruptions such as chatting, whispering, or heckling, which can disturb lesson flow and diminish focus. </w:t>
      </w:r>
      <w:r w:rsidR="0093630C" w:rsidRPr="0093630C">
        <w:rPr>
          <w:rFonts w:ascii="Times New Roman" w:hAnsi="Times New Roman" w:cs="Times New Roman"/>
          <w:i/>
          <w:iCs/>
          <w:sz w:val="24"/>
          <w:szCs w:val="22"/>
        </w:rPr>
        <w:t>Physical disruptions</w:t>
      </w:r>
      <w:r w:rsidR="0093630C" w:rsidRPr="0093630C">
        <w:rPr>
          <w:rFonts w:ascii="Times New Roman" w:hAnsi="Times New Roman" w:cs="Times New Roman"/>
          <w:sz w:val="24"/>
          <w:szCs w:val="22"/>
        </w:rPr>
        <w:t xml:space="preserve"> refer to motor restlessness or unnecessary physical activity, like drumming on desks, sn</w:t>
      </w:r>
      <w:r w:rsidR="003367E9">
        <w:rPr>
          <w:rFonts w:ascii="Times New Roman" w:hAnsi="Times New Roman" w:cs="Times New Roman"/>
          <w:sz w:val="24"/>
          <w:szCs w:val="22"/>
        </w:rPr>
        <w:t>i</w:t>
      </w:r>
      <w:r w:rsidR="0093630C" w:rsidRPr="0093630C">
        <w:rPr>
          <w:rFonts w:ascii="Times New Roman" w:hAnsi="Times New Roman" w:cs="Times New Roman"/>
          <w:sz w:val="24"/>
          <w:szCs w:val="22"/>
        </w:rPr>
        <w:t xml:space="preserve">pping fingers, or clicking pens, which distract both teachers and students. Indicators of </w:t>
      </w:r>
      <w:r w:rsidR="00BE352C">
        <w:rPr>
          <w:rFonts w:ascii="Times New Roman" w:hAnsi="Times New Roman" w:cs="Times New Roman"/>
          <w:sz w:val="24"/>
          <w:szCs w:val="22"/>
        </w:rPr>
        <w:t xml:space="preserve">a </w:t>
      </w:r>
      <w:r w:rsidR="0093630C" w:rsidRPr="0093630C">
        <w:rPr>
          <w:rFonts w:ascii="Times New Roman" w:hAnsi="Times New Roman" w:cs="Times New Roman"/>
          <w:i/>
          <w:iCs/>
          <w:sz w:val="24"/>
          <w:szCs w:val="22"/>
        </w:rPr>
        <w:t>lack of eagerness to learn</w:t>
      </w:r>
      <w:r w:rsidR="0093630C" w:rsidRPr="0093630C">
        <w:rPr>
          <w:rFonts w:ascii="Times New Roman" w:hAnsi="Times New Roman" w:cs="Times New Roman"/>
          <w:sz w:val="24"/>
          <w:szCs w:val="22"/>
        </w:rPr>
        <w:t xml:space="preserve"> </w:t>
      </w:r>
      <w:r w:rsidR="00BE352C">
        <w:rPr>
          <w:rFonts w:ascii="Times New Roman" w:hAnsi="Times New Roman" w:cs="Times New Roman"/>
          <w:sz w:val="24"/>
          <w:szCs w:val="22"/>
        </w:rPr>
        <w:t>manifest</w:t>
      </w:r>
      <w:r w:rsidR="0093630C" w:rsidRPr="0093630C">
        <w:rPr>
          <w:rFonts w:ascii="Times New Roman" w:hAnsi="Times New Roman" w:cs="Times New Roman"/>
          <w:sz w:val="24"/>
          <w:szCs w:val="22"/>
        </w:rPr>
        <w:t xml:space="preserve"> through disengagement behaviors, such as drawing, resting one’s head on the desk, or using a phone</w:t>
      </w:r>
      <w:r w:rsidR="00BE352C">
        <w:rPr>
          <w:rFonts w:ascii="Times New Roman" w:hAnsi="Times New Roman" w:cs="Times New Roman"/>
          <w:sz w:val="24"/>
          <w:szCs w:val="22"/>
        </w:rPr>
        <w:t>,</w:t>
      </w:r>
      <w:r w:rsidR="0093630C" w:rsidRPr="0093630C">
        <w:rPr>
          <w:rFonts w:ascii="Times New Roman" w:hAnsi="Times New Roman" w:cs="Times New Roman"/>
          <w:sz w:val="24"/>
          <w:szCs w:val="22"/>
        </w:rPr>
        <w:t xml:space="preserve"> actions that reduce participation and hinder comprehension. Finally, </w:t>
      </w:r>
      <w:r w:rsidR="0093630C" w:rsidRPr="0093630C">
        <w:rPr>
          <w:rFonts w:ascii="Times New Roman" w:hAnsi="Times New Roman" w:cs="Times New Roman"/>
          <w:i/>
          <w:iCs/>
          <w:sz w:val="24"/>
          <w:szCs w:val="22"/>
        </w:rPr>
        <w:t>aggressive behavior</w:t>
      </w:r>
      <w:r w:rsidR="0093630C" w:rsidRPr="0093630C">
        <w:rPr>
          <w:rFonts w:ascii="Times New Roman" w:hAnsi="Times New Roman" w:cs="Times New Roman"/>
          <w:sz w:val="24"/>
          <w:szCs w:val="22"/>
        </w:rPr>
        <w:t xml:space="preserve"> encompasses hostile actions or emotional outbursts, including yelling, defiance, or physical confrontations, all </w:t>
      </w:r>
      <w:r w:rsidR="001E6EE9">
        <w:rPr>
          <w:rFonts w:ascii="Times New Roman" w:hAnsi="Times New Roman" w:cs="Times New Roman"/>
          <w:sz w:val="24"/>
          <w:szCs w:val="22"/>
        </w:rPr>
        <w:t>threatening</w:t>
      </w:r>
      <w:r w:rsidR="0093630C" w:rsidRPr="0093630C">
        <w:rPr>
          <w:rFonts w:ascii="Times New Roman" w:hAnsi="Times New Roman" w:cs="Times New Roman"/>
          <w:sz w:val="24"/>
          <w:szCs w:val="22"/>
        </w:rPr>
        <w:t xml:space="preserve"> the classroom’s safety.</w:t>
      </w:r>
      <w:r w:rsidR="001007D7" w:rsidRPr="004512FF">
        <w:rPr>
          <w:rStyle w:val="Funotenzeichen"/>
        </w:rPr>
        <w:footnoteReference w:id="2"/>
      </w:r>
    </w:p>
    <w:p w14:paraId="61B1F68F" w14:textId="6F4CC5F2" w:rsidR="0093630C" w:rsidRPr="0093630C" w:rsidRDefault="00B11696" w:rsidP="0093630C">
      <w:pPr>
        <w:rPr>
          <w:rFonts w:ascii="Times New Roman" w:hAnsi="Times New Roman" w:cs="Times New Roman"/>
          <w:sz w:val="24"/>
          <w:szCs w:val="22"/>
        </w:rPr>
      </w:pPr>
      <w:r w:rsidRPr="00B11696">
        <w:rPr>
          <w:rFonts w:ascii="Times New Roman" w:hAnsi="Times New Roman" w:cs="Times New Roman"/>
          <w:sz w:val="24"/>
          <w:szCs w:val="22"/>
        </w:rPr>
        <w:t xml:space="preserve">A crucial concept in understanding these disruptions is salience, which refers to how noticeable a behavior is within the classroom context </w:t>
      </w:r>
      <w:r w:rsidR="00541124" w:rsidRPr="0093630C">
        <w:rPr>
          <w:rFonts w:ascii="Times New Roman" w:hAnsi="Times New Roman" w:cs="Times New Roman"/>
          <w:sz w:val="24"/>
          <w:szCs w:val="22"/>
        </w:rPr>
        <w:fldChar w:fldCharType="begin"/>
      </w:r>
      <w:r w:rsidR="00541124" w:rsidRPr="0093630C">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541124" w:rsidRPr="0093630C">
        <w:rPr>
          <w:rFonts w:ascii="Times New Roman" w:hAnsi="Times New Roman" w:cs="Times New Roman"/>
          <w:sz w:val="24"/>
          <w:szCs w:val="22"/>
        </w:rPr>
        <w:fldChar w:fldCharType="separate"/>
      </w:r>
      <w:r w:rsidR="00541124" w:rsidRPr="0093630C">
        <w:rPr>
          <w:rFonts w:ascii="Times New Roman" w:hAnsi="Times New Roman" w:cs="Times New Roman"/>
          <w:sz w:val="24"/>
        </w:rPr>
        <w:t>(Kilbury et al., 2024)</w:t>
      </w:r>
      <w:r w:rsidR="00541124" w:rsidRPr="0093630C">
        <w:rPr>
          <w:rFonts w:ascii="Times New Roman" w:hAnsi="Times New Roman" w:cs="Times New Roman"/>
          <w:sz w:val="24"/>
          <w:szCs w:val="22"/>
        </w:rPr>
        <w:fldChar w:fldCharType="end"/>
      </w:r>
      <w:r w:rsidR="00541124">
        <w:rPr>
          <w:rFonts w:ascii="Times New Roman" w:hAnsi="Times New Roman" w:cs="Times New Roman"/>
          <w:sz w:val="24"/>
          <w:szCs w:val="22"/>
        </w:rPr>
        <w:t xml:space="preserve"> </w:t>
      </w:r>
      <w:r w:rsidRPr="00B11696">
        <w:rPr>
          <w:rFonts w:ascii="Times New Roman" w:hAnsi="Times New Roman" w:cs="Times New Roman"/>
          <w:sz w:val="24"/>
          <w:szCs w:val="22"/>
        </w:rPr>
        <w:t>and thus directly influences teachers</w:t>
      </w:r>
      <w:r>
        <w:rPr>
          <w:rFonts w:ascii="Times New Roman" w:hAnsi="Times New Roman" w:cs="Times New Roman"/>
          <w:sz w:val="24"/>
          <w:szCs w:val="22"/>
        </w:rPr>
        <w:t xml:space="preserve">’ </w:t>
      </w:r>
      <w:r w:rsidRPr="00B11696">
        <w:rPr>
          <w:rFonts w:ascii="Times New Roman" w:hAnsi="Times New Roman" w:cs="Times New Roman"/>
          <w:sz w:val="24"/>
          <w:szCs w:val="22"/>
        </w:rPr>
        <w:t>noticing as a critical aspect of effective disruption management</w:t>
      </w:r>
      <w:r w:rsidR="00541124">
        <w:rPr>
          <w:rFonts w:ascii="Times New Roman" w:hAnsi="Times New Roman" w:cs="Times New Roman"/>
          <w:sz w:val="24"/>
          <w:szCs w:val="22"/>
        </w:rPr>
        <w:t>.</w:t>
      </w:r>
      <w:r w:rsidR="0093630C" w:rsidRPr="0093630C">
        <w:rPr>
          <w:rFonts w:ascii="Times New Roman" w:hAnsi="Times New Roman" w:cs="Times New Roman"/>
          <w:sz w:val="24"/>
          <w:szCs w:val="22"/>
        </w:rPr>
        <w:t xml:space="preserve"> Highly </w:t>
      </w:r>
      <w:r w:rsidR="0093630C" w:rsidRPr="0093630C">
        <w:rPr>
          <w:rFonts w:ascii="Times New Roman" w:hAnsi="Times New Roman" w:cs="Times New Roman"/>
          <w:sz w:val="24"/>
          <w:szCs w:val="22"/>
        </w:rPr>
        <w:lastRenderedPageBreak/>
        <w:t xml:space="preserve">salient behaviors, such as loud outbursts, naturally draw immediate attention, whereas subtle, non-salient behaviors can be equally detrimental over time if left unaddressed. </w:t>
      </w:r>
    </w:p>
    <w:p w14:paraId="034CA39F" w14:textId="77777777" w:rsidR="0093630C" w:rsidRPr="0093630C" w:rsidRDefault="0093630C" w:rsidP="0093630C">
      <w:pPr>
        <w:rPr>
          <w:rFonts w:ascii="Times New Roman" w:hAnsi="Times New Roman" w:cs="Times New Roman"/>
          <w:sz w:val="24"/>
          <w:szCs w:val="22"/>
        </w:rPr>
      </w:pPr>
      <w:commentRangeStart w:id="0"/>
      <w:r w:rsidRPr="0093630C">
        <w:rPr>
          <w:rFonts w:ascii="Times New Roman" w:hAnsi="Times New Roman" w:cs="Times New Roman"/>
          <w:sz w:val="24"/>
          <w:szCs w:val="22"/>
        </w:rPr>
        <w:t xml:space="preserve">The complexity of managing disruptive behavior is further intensified by its subjective interpretation, influenced by both the behavior and the perceptions of teachers and students </w:t>
      </w:r>
      <w:r w:rsidRPr="0093630C">
        <w:rPr>
          <w:rFonts w:ascii="Times New Roman" w:hAnsi="Times New Roman" w:cs="Times New Roman"/>
          <w:sz w:val="24"/>
          <w:szCs w:val="22"/>
        </w:rPr>
        <w:fldChar w:fldCharType="begin"/>
      </w:r>
      <w:r w:rsidRPr="0093630C">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sidRPr="0093630C">
        <w:rPr>
          <w:rFonts w:ascii="Times New Roman" w:hAnsi="Times New Roman" w:cs="Times New Roman"/>
          <w:sz w:val="24"/>
          <w:szCs w:val="22"/>
        </w:rPr>
        <w:fldChar w:fldCharType="separate"/>
      </w:r>
      <w:r w:rsidRPr="0093630C">
        <w:rPr>
          <w:rFonts w:ascii="Times New Roman" w:hAnsi="Times New Roman" w:cs="Times New Roman"/>
          <w:sz w:val="24"/>
        </w:rPr>
        <w:t>(Eckstein et al., 2016)</w:t>
      </w:r>
      <w:r w:rsidRPr="0093630C">
        <w:rPr>
          <w:rFonts w:ascii="Times New Roman" w:hAnsi="Times New Roman" w:cs="Times New Roman"/>
          <w:sz w:val="24"/>
          <w:szCs w:val="22"/>
        </w:rPr>
        <w:fldChar w:fldCharType="end"/>
      </w:r>
      <w:r w:rsidRPr="0093630C">
        <w:rPr>
          <w:rFonts w:ascii="Times New Roman" w:hAnsi="Times New Roman" w:cs="Times New Roman"/>
          <w:sz w:val="24"/>
          <w:szCs w:val="22"/>
        </w:rPr>
        <w:t>. This dual perspective requires educators to develop an acute awareness of both conspicuous and subtle indicators of disruption.</w:t>
      </w:r>
      <w:commentRangeEnd w:id="0"/>
      <w:r w:rsidR="00F909D3">
        <w:rPr>
          <w:rStyle w:val="Kommentarzeichen"/>
        </w:rPr>
        <w:commentReference w:id="0"/>
      </w:r>
    </w:p>
    <w:p w14:paraId="4B16C401" w14:textId="5005CFDE" w:rsidR="00B56731" w:rsidRPr="00C60A09" w:rsidRDefault="00EA404B" w:rsidP="00C60A09">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Classroom </w:t>
      </w:r>
      <w:r w:rsidR="000E6594">
        <w:rPr>
          <w:rFonts w:ascii="Times New Roman" w:hAnsi="Times New Roman" w:cs="Times New Roman"/>
          <w:sz w:val="24"/>
          <w:szCs w:val="24"/>
        </w:rPr>
        <w:t xml:space="preserve">Disruption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7068ADCB" w14:textId="68E8DF2D" w:rsidR="00042C3A" w:rsidRDefault="00EA032D" w:rsidP="00033CFF">
      <w:pPr>
        <w:rPr>
          <w:rFonts w:ascii="Times New Roman" w:hAnsi="Times New Roman" w:cs="Times New Roman"/>
          <w:sz w:val="24"/>
          <w:szCs w:val="22"/>
        </w:rPr>
      </w:pPr>
      <w:r w:rsidRPr="00EA032D">
        <w:rPr>
          <w:rFonts w:ascii="Times New Roman" w:hAnsi="Times New Roman" w:cs="Times New Roman"/>
          <w:sz w:val="24"/>
          <w:szCs w:val="22"/>
        </w:rPr>
        <w:t xml:space="preserve">Effective classroom management </w:t>
      </w:r>
      <w:r w:rsidR="00C33D6B">
        <w:rPr>
          <w:rFonts w:ascii="Times New Roman" w:hAnsi="Times New Roman" w:cs="Times New Roman"/>
          <w:sz w:val="24"/>
          <w:szCs w:val="22"/>
        </w:rPr>
        <w:t xml:space="preserve">is a core competence for teachers to </w:t>
      </w:r>
      <w:r w:rsidR="00C33D6B" w:rsidRPr="00EA032D">
        <w:rPr>
          <w:rFonts w:ascii="Times New Roman" w:hAnsi="Times New Roman" w:cs="Times New Roman"/>
          <w:sz w:val="24"/>
          <w:szCs w:val="22"/>
        </w:rPr>
        <w:t xml:space="preserve">contribute to </w:t>
      </w:r>
      <w:r w:rsidR="00C33D6B">
        <w:rPr>
          <w:rFonts w:ascii="Times New Roman" w:hAnsi="Times New Roman" w:cs="Times New Roman"/>
          <w:sz w:val="24"/>
          <w:szCs w:val="22"/>
        </w:rPr>
        <w:t>reducing</w:t>
      </w:r>
      <w:r w:rsidR="00C33D6B" w:rsidRPr="00EA032D">
        <w:rPr>
          <w:rFonts w:ascii="Times New Roman" w:hAnsi="Times New Roman" w:cs="Times New Roman"/>
          <w:sz w:val="24"/>
          <w:szCs w:val="22"/>
        </w:rPr>
        <w:t xml:space="preserve"> the frequency of disruptions, as lessons that are stimulating, individualized, and cognitively engaging are associated with fewer interruptions (</w:t>
      </w:r>
      <w:proofErr w:type="spellStart"/>
      <w:r w:rsidR="00C33D6B" w:rsidRPr="00EA032D">
        <w:rPr>
          <w:rFonts w:ascii="Times New Roman" w:hAnsi="Times New Roman" w:cs="Times New Roman"/>
          <w:sz w:val="24"/>
          <w:szCs w:val="22"/>
        </w:rPr>
        <w:t>Wettstein</w:t>
      </w:r>
      <w:proofErr w:type="spellEnd"/>
      <w:r w:rsidR="00C33D6B" w:rsidRPr="00EA032D">
        <w:rPr>
          <w:rFonts w:ascii="Times New Roman" w:hAnsi="Times New Roman" w:cs="Times New Roman"/>
          <w:sz w:val="24"/>
          <w:szCs w:val="22"/>
        </w:rPr>
        <w:t xml:space="preserve"> et al., 2010).</w:t>
      </w:r>
      <w:r w:rsidR="00C33D6B">
        <w:rPr>
          <w:rFonts w:ascii="Times New Roman" w:hAnsi="Times New Roman" w:cs="Times New Roman"/>
          <w:sz w:val="24"/>
          <w:szCs w:val="22"/>
        </w:rPr>
        <w:t xml:space="preserve"> </w:t>
      </w:r>
      <w:r w:rsidR="009B1774" w:rsidRPr="009B1774">
        <w:rPr>
          <w:rFonts w:ascii="Times New Roman" w:hAnsi="Times New Roman" w:cs="Times New Roman"/>
          <w:sz w:val="24"/>
          <w:szCs w:val="22"/>
        </w:rPr>
        <w:t>Thus, classroom management encompasses creating a positive learning environment, promoting student engagement, and establishing clear rules and routines (</w:t>
      </w:r>
      <w:proofErr w:type="spellStart"/>
      <w:r w:rsidR="009B1774" w:rsidRPr="009B1774">
        <w:rPr>
          <w:rFonts w:ascii="Times New Roman" w:hAnsi="Times New Roman" w:cs="Times New Roman"/>
          <w:sz w:val="24"/>
          <w:szCs w:val="22"/>
        </w:rPr>
        <w:t>Evertson</w:t>
      </w:r>
      <w:proofErr w:type="spellEnd"/>
      <w:r w:rsidR="009B1774" w:rsidRPr="009B1774">
        <w:rPr>
          <w:rFonts w:ascii="Times New Roman" w:hAnsi="Times New Roman" w:cs="Times New Roman"/>
          <w:sz w:val="24"/>
          <w:szCs w:val="22"/>
        </w:rPr>
        <w:t xml:space="preserve"> &amp; Weinstein, 2011). It also supports the development of a constructive classroom atmosphere and enhances student learning outcomes (</w:t>
      </w:r>
      <w:proofErr w:type="spellStart"/>
      <w:r w:rsidR="009B1774" w:rsidRPr="009B1774">
        <w:rPr>
          <w:rFonts w:ascii="Times New Roman" w:hAnsi="Times New Roman" w:cs="Times New Roman"/>
          <w:sz w:val="24"/>
          <w:szCs w:val="22"/>
        </w:rPr>
        <w:t>Djigic</w:t>
      </w:r>
      <w:proofErr w:type="spellEnd"/>
      <w:r w:rsidR="009B1774" w:rsidRPr="009B1774">
        <w:rPr>
          <w:rFonts w:ascii="Times New Roman" w:hAnsi="Times New Roman" w:cs="Times New Roman"/>
          <w:sz w:val="24"/>
          <w:szCs w:val="22"/>
        </w:rPr>
        <w:t xml:space="preserve"> &amp; </w:t>
      </w:r>
      <w:proofErr w:type="spellStart"/>
      <w:r w:rsidR="009B1774" w:rsidRPr="009B1774">
        <w:rPr>
          <w:rFonts w:ascii="Times New Roman" w:hAnsi="Times New Roman" w:cs="Times New Roman"/>
          <w:sz w:val="24"/>
          <w:szCs w:val="22"/>
        </w:rPr>
        <w:t>Stojiljkovic</w:t>
      </w:r>
      <w:proofErr w:type="spellEnd"/>
      <w:r w:rsidR="009B1774" w:rsidRPr="009B1774">
        <w:rPr>
          <w:rFonts w:ascii="Times New Roman" w:hAnsi="Times New Roman" w:cs="Times New Roman"/>
          <w:sz w:val="24"/>
          <w:szCs w:val="22"/>
        </w:rPr>
        <w:t>, 2011; Mitchell &amp; Bradshaw, 2013).</w:t>
      </w:r>
    </w:p>
    <w:p w14:paraId="612C5984" w14:textId="1EC45816" w:rsidR="00F6210D" w:rsidRDefault="00CD1837" w:rsidP="00B81559">
      <w:pPr>
        <w:rPr>
          <w:rFonts w:ascii="Times New Roman" w:hAnsi="Times New Roman" w:cs="Times New Roman"/>
          <w:sz w:val="24"/>
          <w:szCs w:val="22"/>
        </w:rPr>
      </w:pPr>
      <w:r>
        <w:rPr>
          <w:rFonts w:ascii="Times New Roman" w:hAnsi="Times New Roman" w:cs="Times New Roman"/>
          <w:sz w:val="24"/>
          <w:szCs w:val="22"/>
        </w:rPr>
        <w:t>T</w:t>
      </w:r>
      <w:r w:rsidR="00B81559" w:rsidRPr="00B81559">
        <w:rPr>
          <w:rFonts w:ascii="Times New Roman" w:hAnsi="Times New Roman" w:cs="Times New Roman"/>
          <w:sz w:val="24"/>
          <w:szCs w:val="22"/>
        </w:rPr>
        <w:t>he management of classroom disruptions is one essential aspect of effective classroom management</w:t>
      </w:r>
      <w:r w:rsidR="006D44BF">
        <w:rPr>
          <w:rFonts w:ascii="Times New Roman" w:hAnsi="Times New Roman" w:cs="Times New Roman"/>
          <w:sz w:val="24"/>
          <w:szCs w:val="22"/>
        </w:rPr>
        <w:t>,</w:t>
      </w:r>
      <w:r w:rsidR="00B81559" w:rsidRPr="00B81559">
        <w:rPr>
          <w:rFonts w:ascii="Times New Roman" w:hAnsi="Times New Roman" w:cs="Times New Roman"/>
          <w:sz w:val="24"/>
          <w:szCs w:val="22"/>
        </w:rPr>
        <w:t xml:space="preserve"> making it </w:t>
      </w:r>
      <w:r w:rsidR="00D10DF8">
        <w:rPr>
          <w:rFonts w:ascii="Times New Roman" w:hAnsi="Times New Roman" w:cs="Times New Roman"/>
          <w:sz w:val="24"/>
          <w:szCs w:val="22"/>
        </w:rPr>
        <w:t>important</w:t>
      </w:r>
      <w:r w:rsidR="00B81559" w:rsidRPr="00B81559">
        <w:rPr>
          <w:rFonts w:ascii="Times New Roman" w:hAnsi="Times New Roman" w:cs="Times New Roman"/>
          <w:sz w:val="24"/>
          <w:szCs w:val="22"/>
        </w:rPr>
        <w:t xml:space="preserve"> for teachers to develop appropriate strategies </w:t>
      </w:r>
      <w:r w:rsidR="00AF4C48">
        <w:rPr>
          <w:rFonts w:ascii="Times New Roman" w:hAnsi="Times New Roman" w:cs="Times New Roman"/>
          <w:sz w:val="24"/>
          <w:szCs w:val="22"/>
        </w:rPr>
        <w:t xml:space="preserve">in disruptive situations </w:t>
      </w:r>
      <w:r w:rsidR="00B81559" w:rsidRPr="00B81559">
        <w:rPr>
          <w:rFonts w:ascii="Times New Roman" w:hAnsi="Times New Roman" w:cs="Times New Roman"/>
          <w:sz w:val="24"/>
          <w:szCs w:val="22"/>
        </w:rPr>
        <w:fldChar w:fldCharType="begin"/>
      </w:r>
      <w:r w:rsidR="00B81559" w:rsidRPr="00B81559">
        <w:rPr>
          <w:rFonts w:ascii="Times New Roman" w:hAnsi="Times New Roman" w:cs="Times New Roman"/>
          <w:sz w:val="24"/>
          <w:szCs w:val="22"/>
        </w:rPr>
        <w:instrText xml:space="preserve"> ADDIN ZOTERO_ITEM CSL_CITATION {"citationID":"3xipLnnJ","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B81559" w:rsidRPr="00B81559">
        <w:rPr>
          <w:rFonts w:ascii="Times New Roman" w:hAnsi="Times New Roman" w:cs="Times New Roman"/>
          <w:sz w:val="24"/>
          <w:szCs w:val="22"/>
        </w:rPr>
        <w:fldChar w:fldCharType="separate"/>
      </w:r>
      <w:r w:rsidR="00B81559" w:rsidRPr="00B81559">
        <w:rPr>
          <w:rFonts w:ascii="Times New Roman" w:hAnsi="Times New Roman" w:cs="Times New Roman"/>
          <w:sz w:val="24"/>
          <w:szCs w:val="22"/>
        </w:rPr>
        <w:t>(Helmke, 2022)</w:t>
      </w:r>
      <w:r w:rsidR="00B81559" w:rsidRPr="00B81559">
        <w:rPr>
          <w:rFonts w:ascii="Times New Roman" w:hAnsi="Times New Roman" w:cs="Times New Roman"/>
          <w:sz w:val="24"/>
          <w:szCs w:val="22"/>
        </w:rPr>
        <w:fldChar w:fldCharType="end"/>
      </w:r>
      <w:r w:rsidR="00B81559" w:rsidRPr="00B81559">
        <w:rPr>
          <w:rFonts w:ascii="Times New Roman" w:hAnsi="Times New Roman" w:cs="Times New Roman"/>
          <w:sz w:val="24"/>
          <w:szCs w:val="22"/>
        </w:rPr>
        <w:t xml:space="preserve">. </w:t>
      </w:r>
      <w:r w:rsidR="00E4270A" w:rsidRPr="00E4270A">
        <w:rPr>
          <w:rFonts w:ascii="Times New Roman" w:hAnsi="Times New Roman" w:cs="Times New Roman"/>
          <w:sz w:val="24"/>
          <w:szCs w:val="22"/>
        </w:rPr>
        <w:t xml:space="preserve">Achieving effective management </w:t>
      </w:r>
      <w:r w:rsidR="00B81559">
        <w:rPr>
          <w:rFonts w:ascii="Times New Roman" w:hAnsi="Times New Roman" w:cs="Times New Roman"/>
          <w:sz w:val="24"/>
          <w:szCs w:val="22"/>
        </w:rPr>
        <w:t xml:space="preserve">of disruptions </w:t>
      </w:r>
      <w:r w:rsidR="00E4270A" w:rsidRPr="00E4270A">
        <w:rPr>
          <w:rFonts w:ascii="Times New Roman" w:hAnsi="Times New Roman" w:cs="Times New Roman"/>
          <w:sz w:val="24"/>
          <w:szCs w:val="22"/>
        </w:rPr>
        <w:t xml:space="preserve">requires teachers to handle the simultaneity and complexity of classroom interactions (Doyle, 1980) by developing skills like </w:t>
      </w:r>
      <w:r w:rsidR="00E4270A" w:rsidRPr="00E4270A">
        <w:rPr>
          <w:rFonts w:ascii="Times New Roman" w:hAnsi="Times New Roman" w:cs="Times New Roman"/>
          <w:i/>
          <w:iCs/>
          <w:sz w:val="24"/>
          <w:szCs w:val="22"/>
        </w:rPr>
        <w:t>withitness</w:t>
      </w:r>
      <w:r w:rsidR="00E4270A" w:rsidRPr="00E4270A">
        <w:rPr>
          <w:rFonts w:ascii="Times New Roman" w:hAnsi="Times New Roman" w:cs="Times New Roman"/>
          <w:sz w:val="24"/>
          <w:szCs w:val="22"/>
        </w:rPr>
        <w:t xml:space="preserve"> and </w:t>
      </w:r>
      <w:r w:rsidR="00E4270A" w:rsidRPr="00E4270A">
        <w:rPr>
          <w:rFonts w:ascii="Times New Roman" w:hAnsi="Times New Roman" w:cs="Times New Roman"/>
          <w:i/>
          <w:iCs/>
          <w:sz w:val="24"/>
          <w:szCs w:val="22"/>
        </w:rPr>
        <w:t>overlapping</w:t>
      </w:r>
      <w:r w:rsidR="00E4270A" w:rsidRPr="00E4270A">
        <w:rPr>
          <w:rFonts w:ascii="Times New Roman" w:hAnsi="Times New Roman" w:cs="Times New Roman"/>
          <w:sz w:val="24"/>
          <w:szCs w:val="22"/>
        </w:rPr>
        <w:t xml:space="preserve"> (</w:t>
      </w:r>
      <w:proofErr w:type="spellStart"/>
      <w:r w:rsidR="00E4270A" w:rsidRPr="00E4270A">
        <w:rPr>
          <w:rFonts w:ascii="Times New Roman" w:hAnsi="Times New Roman" w:cs="Times New Roman"/>
          <w:sz w:val="24"/>
          <w:szCs w:val="22"/>
        </w:rPr>
        <w:t>Kounin</w:t>
      </w:r>
      <w:proofErr w:type="spellEnd"/>
      <w:r w:rsidR="00E4270A" w:rsidRPr="00E4270A">
        <w:rPr>
          <w:rFonts w:ascii="Times New Roman" w:hAnsi="Times New Roman" w:cs="Times New Roman"/>
          <w:sz w:val="24"/>
          <w:szCs w:val="22"/>
        </w:rPr>
        <w:t xml:space="preserve">, 2006). Withitness refers to a teacher’s awareness of classroom dynamics, while overlapping involves managing multiple tasks without disrupting instructional flow. Gold and </w:t>
      </w:r>
      <w:proofErr w:type="spellStart"/>
      <w:r w:rsidR="00E4270A" w:rsidRPr="00E4270A">
        <w:rPr>
          <w:rFonts w:ascii="Times New Roman" w:hAnsi="Times New Roman" w:cs="Times New Roman"/>
          <w:sz w:val="24"/>
          <w:szCs w:val="22"/>
        </w:rPr>
        <w:t>Holodynski</w:t>
      </w:r>
      <w:proofErr w:type="spellEnd"/>
      <w:r w:rsidR="00E4270A" w:rsidRPr="00E4270A">
        <w:rPr>
          <w:rFonts w:ascii="Times New Roman" w:hAnsi="Times New Roman" w:cs="Times New Roman"/>
          <w:sz w:val="24"/>
          <w:szCs w:val="22"/>
        </w:rPr>
        <w:t xml:space="preserve"> (2015) group these under </w:t>
      </w:r>
      <w:r w:rsidR="00E4270A" w:rsidRPr="00E4270A">
        <w:rPr>
          <w:rFonts w:ascii="Times New Roman" w:hAnsi="Times New Roman" w:cs="Times New Roman"/>
          <w:i/>
          <w:iCs/>
          <w:sz w:val="24"/>
          <w:szCs w:val="22"/>
        </w:rPr>
        <w:t>monitoring</w:t>
      </w:r>
      <w:r w:rsidR="00E4270A" w:rsidRPr="00E4270A">
        <w:rPr>
          <w:rFonts w:ascii="Times New Roman" w:hAnsi="Times New Roman" w:cs="Times New Roman"/>
          <w:sz w:val="24"/>
          <w:szCs w:val="22"/>
        </w:rPr>
        <w:t>, which includes proactive strategies</w:t>
      </w:r>
      <w:r w:rsidR="00E4270A">
        <w:rPr>
          <w:rFonts w:ascii="Times New Roman" w:hAnsi="Times New Roman" w:cs="Times New Roman"/>
          <w:sz w:val="24"/>
          <w:szCs w:val="22"/>
        </w:rPr>
        <w:t xml:space="preserve">, </w:t>
      </w:r>
      <w:r w:rsidR="00E4270A" w:rsidRPr="00E4270A">
        <w:rPr>
          <w:rFonts w:ascii="Times New Roman" w:hAnsi="Times New Roman" w:cs="Times New Roman"/>
          <w:sz w:val="24"/>
          <w:szCs w:val="22"/>
        </w:rPr>
        <w:t>such as maintaining perceptible presence (Kiel et al., 2013)</w:t>
      </w:r>
      <w:r w:rsidR="00E4270A">
        <w:rPr>
          <w:rFonts w:ascii="Times New Roman" w:hAnsi="Times New Roman" w:cs="Times New Roman"/>
          <w:sz w:val="24"/>
          <w:szCs w:val="22"/>
        </w:rPr>
        <w:t xml:space="preserve">, </w:t>
      </w:r>
      <w:r w:rsidR="00E4270A" w:rsidRPr="00E4270A">
        <w:rPr>
          <w:rFonts w:ascii="Times New Roman" w:hAnsi="Times New Roman" w:cs="Times New Roman"/>
          <w:sz w:val="24"/>
          <w:szCs w:val="22"/>
        </w:rPr>
        <w:t>and reactive strategies tailored to the context and severity of disruptions (</w:t>
      </w:r>
      <w:proofErr w:type="spellStart"/>
      <w:r w:rsidR="00E4270A" w:rsidRPr="00E4270A">
        <w:rPr>
          <w:rFonts w:ascii="Times New Roman" w:hAnsi="Times New Roman" w:cs="Times New Roman"/>
          <w:sz w:val="24"/>
          <w:szCs w:val="22"/>
        </w:rPr>
        <w:t>Kounin</w:t>
      </w:r>
      <w:proofErr w:type="spellEnd"/>
      <w:r w:rsidR="00E4270A" w:rsidRPr="00E4270A">
        <w:rPr>
          <w:rFonts w:ascii="Times New Roman" w:hAnsi="Times New Roman" w:cs="Times New Roman"/>
          <w:sz w:val="24"/>
          <w:szCs w:val="22"/>
        </w:rPr>
        <w:t>, 2006).</w:t>
      </w:r>
      <w:r w:rsidR="00D05D23">
        <w:t xml:space="preserve"> </w:t>
      </w:r>
      <w:r w:rsidR="00D05D23" w:rsidRPr="00D05D23">
        <w:rPr>
          <w:rFonts w:ascii="Times New Roman" w:hAnsi="Times New Roman" w:cs="Times New Roman"/>
          <w:sz w:val="24"/>
          <w:szCs w:val="22"/>
        </w:rPr>
        <w:t xml:space="preserve">While proactive </w:t>
      </w:r>
      <w:r w:rsidR="00D05D23" w:rsidRPr="00D05D23">
        <w:rPr>
          <w:rFonts w:ascii="Times New Roman" w:hAnsi="Times New Roman" w:cs="Times New Roman"/>
          <w:sz w:val="24"/>
          <w:szCs w:val="22"/>
        </w:rPr>
        <w:lastRenderedPageBreak/>
        <w:t>strategies are paramount in preventing classroom disruptions (</w:t>
      </w:r>
      <w:proofErr w:type="spellStart"/>
      <w:r w:rsidR="00D05D23" w:rsidRPr="00D05D23">
        <w:rPr>
          <w:rFonts w:ascii="Times New Roman" w:hAnsi="Times New Roman" w:cs="Times New Roman"/>
          <w:sz w:val="24"/>
          <w:szCs w:val="22"/>
        </w:rPr>
        <w:t>Kounin</w:t>
      </w:r>
      <w:proofErr w:type="spellEnd"/>
      <w:r w:rsidR="00D05D23" w:rsidRPr="00D05D23">
        <w:rPr>
          <w:rFonts w:ascii="Times New Roman" w:hAnsi="Times New Roman" w:cs="Times New Roman"/>
          <w:sz w:val="24"/>
          <w:szCs w:val="22"/>
        </w:rPr>
        <w:t xml:space="preserve"> 2006), this study primarily focuses on reactive strategies due to its design. </w:t>
      </w:r>
      <w:r w:rsidR="00051BD9">
        <w:rPr>
          <w:rFonts w:ascii="Times New Roman" w:hAnsi="Times New Roman" w:cs="Times New Roman"/>
          <w:sz w:val="24"/>
          <w:szCs w:val="22"/>
        </w:rPr>
        <w:t>R</w:t>
      </w:r>
      <w:r w:rsidR="00051BD9" w:rsidRPr="00051BD9">
        <w:rPr>
          <w:rFonts w:ascii="Times New Roman" w:hAnsi="Times New Roman" w:cs="Times New Roman"/>
          <w:sz w:val="24"/>
          <w:szCs w:val="22"/>
        </w:rPr>
        <w:t xml:space="preserve">eactive strategies should be timely, subtle, and escalate gradually (Borich, 2015; Keller, 2014; Lohmann, 2014; </w:t>
      </w:r>
      <w:proofErr w:type="spellStart"/>
      <w:r w:rsidR="00051BD9" w:rsidRPr="00051BD9">
        <w:rPr>
          <w:rFonts w:ascii="Times New Roman" w:hAnsi="Times New Roman" w:cs="Times New Roman"/>
          <w:sz w:val="24"/>
          <w:szCs w:val="22"/>
        </w:rPr>
        <w:t>Nolting</w:t>
      </w:r>
      <w:proofErr w:type="spellEnd"/>
      <w:r w:rsidR="00051BD9" w:rsidRPr="00051BD9">
        <w:rPr>
          <w:rFonts w:ascii="Times New Roman" w:hAnsi="Times New Roman" w:cs="Times New Roman"/>
          <w:sz w:val="24"/>
          <w:szCs w:val="22"/>
        </w:rPr>
        <w:t>, 2017). A low-profile approach</w:t>
      </w:r>
      <w:r w:rsidR="00A2439B">
        <w:rPr>
          <w:rFonts w:ascii="Times New Roman" w:hAnsi="Times New Roman" w:cs="Times New Roman"/>
          <w:sz w:val="24"/>
          <w:szCs w:val="22"/>
        </w:rPr>
        <w:t xml:space="preserve">, </w:t>
      </w:r>
      <w:r w:rsidR="00051BD9" w:rsidRPr="00051BD9">
        <w:rPr>
          <w:rFonts w:ascii="Times New Roman" w:hAnsi="Times New Roman" w:cs="Times New Roman"/>
          <w:sz w:val="24"/>
          <w:szCs w:val="22"/>
        </w:rPr>
        <w:t>such as responding early with minimal interruption</w:t>
      </w:r>
      <w:r w:rsidR="00A2439B">
        <w:rPr>
          <w:rFonts w:ascii="Times New Roman" w:hAnsi="Times New Roman" w:cs="Times New Roman"/>
          <w:sz w:val="24"/>
          <w:szCs w:val="22"/>
        </w:rPr>
        <w:t xml:space="preserve">, </w:t>
      </w:r>
      <w:r w:rsidR="00051BD9" w:rsidRPr="00051BD9">
        <w:rPr>
          <w:rFonts w:ascii="Times New Roman" w:hAnsi="Times New Roman" w:cs="Times New Roman"/>
          <w:sz w:val="24"/>
          <w:szCs w:val="22"/>
        </w:rPr>
        <w:t>has proven effective in managing minor disruptions without diverting attention from the learning process (Rinne, 1982; Borich, 2015; Helmke, 2021). Subtle verbal or nonverbal cues help preserve instructional flow and classroom climate, especially when addressing seemingly harmless behaviors like daydreaming or mobile phone use (</w:t>
      </w:r>
      <w:proofErr w:type="spellStart"/>
      <w:r w:rsidR="00051BD9" w:rsidRPr="00051BD9">
        <w:rPr>
          <w:rFonts w:ascii="Times New Roman" w:hAnsi="Times New Roman" w:cs="Times New Roman"/>
          <w:sz w:val="24"/>
          <w:szCs w:val="22"/>
        </w:rPr>
        <w:t>Grewe</w:t>
      </w:r>
      <w:proofErr w:type="spellEnd"/>
      <w:r w:rsidR="00051BD9" w:rsidRPr="00051BD9">
        <w:rPr>
          <w:rFonts w:ascii="Times New Roman" w:hAnsi="Times New Roman" w:cs="Times New Roman"/>
          <w:sz w:val="24"/>
          <w:szCs w:val="22"/>
        </w:rPr>
        <w:t xml:space="preserve">, 2002; Helmke, 2021). </w:t>
      </w:r>
    </w:p>
    <w:p w14:paraId="5010C01A" w14:textId="77777777" w:rsidR="00630FC4" w:rsidRPr="00630FC4" w:rsidRDefault="00630FC4" w:rsidP="00630FC4">
      <w:pPr>
        <w:pStyle w:val="berschrift2"/>
        <w:rPr>
          <w:rFonts w:ascii="Times New Roman" w:hAnsi="Times New Roman" w:cs="Times New Roman"/>
          <w:sz w:val="24"/>
          <w:szCs w:val="24"/>
          <w:shd w:val="clear" w:color="auto" w:fill="auto"/>
          <w:lang w:eastAsia="de-DE"/>
        </w:rPr>
      </w:pPr>
      <w:r w:rsidRPr="00630FC4">
        <w:rPr>
          <w:rFonts w:ascii="Times New Roman" w:hAnsi="Times New Roman" w:cs="Times New Roman"/>
          <w:sz w:val="24"/>
          <w:szCs w:val="24"/>
          <w:shd w:val="clear" w:color="auto" w:fill="auto"/>
          <w:lang w:eastAsia="de-DE"/>
        </w:rPr>
        <w:t xml:space="preserve">Competence Development in Classroom Disruption Management </w:t>
      </w:r>
    </w:p>
    <w:p w14:paraId="2C0EF7A1" w14:textId="05F34B6E" w:rsidR="00C356A7" w:rsidRDefault="00241AC9" w:rsidP="00630FC4">
      <w:pPr>
        <w:rPr>
          <w:rFonts w:ascii="Times New Roman" w:hAnsi="Times New Roman" w:cs="Times New Roman"/>
          <w:sz w:val="24"/>
          <w:szCs w:val="22"/>
        </w:rPr>
      </w:pPr>
      <w:r w:rsidRPr="00241AC9">
        <w:rPr>
          <w:rFonts w:ascii="Times New Roman" w:hAnsi="Times New Roman" w:cs="Times New Roman"/>
          <w:sz w:val="24"/>
          <w:szCs w:val="22"/>
        </w:rPr>
        <w:t>Effectively addressing classroom disruptions requires teachers to continuously monitor their environment for behaviors that may interfere with the learning process. Figure 1 presents a simplified model that illustrates how cognitive dispositions interact with perception processes</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conceptualized as </w:t>
      </w:r>
      <w:r w:rsidRPr="00241AC9">
        <w:rPr>
          <w:rFonts w:ascii="Times New Roman" w:hAnsi="Times New Roman" w:cs="Times New Roman"/>
          <w:i/>
          <w:iCs/>
          <w:sz w:val="24"/>
          <w:szCs w:val="22"/>
        </w:rPr>
        <w:t>professional vision</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and lead to observable teaching behavior. This model is adapted from the competence-to-performance transformation framework proposed by</w:t>
      </w:r>
      <w:r>
        <w:rPr>
          <w:rFonts w:ascii="Times New Roman" w:hAnsi="Times New Roman" w:cs="Times New Roman"/>
          <w:sz w:val="24"/>
          <w:szCs w:val="22"/>
        </w:rPr>
        <w:t xml:space="preserve"> </w:t>
      </w:r>
      <w:r w:rsidR="002E1A0C">
        <w:rPr>
          <w:rFonts w:ascii="Times New Roman" w:hAnsi="Times New Roman" w:cs="Times New Roman"/>
          <w:sz w:val="24"/>
          <w:szCs w:val="22"/>
        </w:rPr>
        <w:fldChar w:fldCharType="begin"/>
      </w:r>
      <w:r w:rsidR="002E1A0C">
        <w:rPr>
          <w:rFonts w:ascii="Times New Roman" w:hAnsi="Times New Roman" w:cs="Times New Roman"/>
          <w:sz w:val="24"/>
          <w:szCs w:val="22"/>
        </w:rPr>
        <w:instrText xml:space="preserve"> ADDIN ZOTERO_ITEM CSL_CITATION {"citationID":"ZdSHVcNw","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2E1A0C">
        <w:rPr>
          <w:rFonts w:ascii="Times New Roman" w:hAnsi="Times New Roman" w:cs="Times New Roman"/>
          <w:sz w:val="24"/>
          <w:szCs w:val="22"/>
        </w:rPr>
        <w:fldChar w:fldCharType="separate"/>
      </w:r>
      <w:r w:rsidR="002E1A0C" w:rsidRPr="00630FC4">
        <w:rPr>
          <w:rFonts w:ascii="Times New Roman" w:hAnsi="Times New Roman" w:cs="Times New Roman"/>
          <w:sz w:val="24"/>
          <w:szCs w:val="22"/>
        </w:rPr>
        <w:t>Blömeke et al. (2015)</w:t>
      </w:r>
      <w:r w:rsidR="002E1A0C">
        <w:rPr>
          <w:rFonts w:ascii="Times New Roman" w:hAnsi="Times New Roman" w:cs="Times New Roman"/>
          <w:sz w:val="24"/>
          <w:szCs w:val="22"/>
        </w:rPr>
        <w:fldChar w:fldCharType="end"/>
      </w:r>
      <w:r w:rsidR="005F0BE0">
        <w:rPr>
          <w:rFonts w:ascii="Times New Roman" w:hAnsi="Times New Roman" w:cs="Times New Roman"/>
          <w:sz w:val="24"/>
          <w:szCs w:val="22"/>
        </w:rPr>
        <w:t xml:space="preserve"> </w:t>
      </w:r>
      <w:r w:rsidR="001C6737" w:rsidRPr="001C6737">
        <w:rPr>
          <w:rFonts w:ascii="Times New Roman" w:hAnsi="Times New Roman" w:cs="Times New Roman"/>
          <w:sz w:val="24"/>
          <w:szCs w:val="22"/>
        </w:rPr>
        <w:t xml:space="preserve">and further developed by </w:t>
      </w:r>
      <w:r w:rsidR="005F0BE0">
        <w:rPr>
          <w:rFonts w:ascii="Times New Roman" w:hAnsi="Times New Roman" w:cs="Times New Roman"/>
          <w:sz w:val="24"/>
          <w:szCs w:val="22"/>
        </w:rPr>
        <w:fldChar w:fldCharType="begin"/>
      </w:r>
      <w:r w:rsidR="005F0BE0">
        <w:rPr>
          <w:rFonts w:ascii="Times New Roman" w:hAnsi="Times New Roman" w:cs="Times New Roman"/>
          <w:sz w:val="24"/>
          <w:szCs w:val="22"/>
        </w:rPr>
        <w:instrText xml:space="preserve"> ADDIN ZOTERO_ITEM CSL_CITATION {"citationID":"riz7V6qz","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5F0BE0">
        <w:rPr>
          <w:rFonts w:ascii="Times New Roman" w:hAnsi="Times New Roman" w:cs="Times New Roman"/>
          <w:sz w:val="24"/>
          <w:szCs w:val="22"/>
        </w:rPr>
        <w:fldChar w:fldCharType="separate"/>
      </w:r>
      <w:r w:rsidR="005F0BE0" w:rsidRPr="005F0BE0">
        <w:rPr>
          <w:rFonts w:ascii="Times New Roman" w:hAnsi="Times New Roman" w:cs="Times New Roman"/>
          <w:sz w:val="24"/>
        </w:rPr>
        <w:t>Grub</w:t>
      </w:r>
      <w:r w:rsidR="005F0BE0">
        <w:rPr>
          <w:rFonts w:ascii="Times New Roman" w:hAnsi="Times New Roman" w:cs="Times New Roman"/>
          <w:sz w:val="24"/>
        </w:rPr>
        <w:t xml:space="preserve"> (</w:t>
      </w:r>
      <w:r w:rsidR="005F0BE0" w:rsidRPr="005F0BE0">
        <w:rPr>
          <w:rFonts w:ascii="Times New Roman" w:hAnsi="Times New Roman" w:cs="Times New Roman"/>
          <w:sz w:val="24"/>
        </w:rPr>
        <w:t>2023)</w:t>
      </w:r>
      <w:r w:rsidR="005F0BE0">
        <w:rPr>
          <w:rFonts w:ascii="Times New Roman" w:hAnsi="Times New Roman" w:cs="Times New Roman"/>
          <w:sz w:val="24"/>
          <w:szCs w:val="22"/>
        </w:rPr>
        <w:fldChar w:fldCharType="end"/>
      </w:r>
      <w:r w:rsidR="00EE32DA">
        <w:rPr>
          <w:rFonts w:ascii="Times New Roman" w:hAnsi="Times New Roman" w:cs="Times New Roman"/>
          <w:sz w:val="24"/>
          <w:szCs w:val="22"/>
        </w:rPr>
        <w:t>.</w:t>
      </w:r>
    </w:p>
    <w:p w14:paraId="56014A91" w14:textId="77777777" w:rsidR="005343E9" w:rsidRPr="005343E9" w:rsidRDefault="005343E9" w:rsidP="00F403DD">
      <w:pPr>
        <w:ind w:firstLine="0"/>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5CDFCAF3" w14:textId="193EAD2F" w:rsidR="007F6EAE" w:rsidRDefault="006676AA" w:rsidP="006676AA">
      <w:pPr>
        <w:ind w:firstLine="0"/>
        <w:rPr>
          <w:rFonts w:ascii="Times New Roman" w:hAnsi="Times New Roman" w:cs="Times New Roman"/>
          <w:i/>
          <w:iCs/>
          <w:sz w:val="24"/>
          <w:szCs w:val="22"/>
        </w:rPr>
      </w:pPr>
      <w:r w:rsidRPr="006676AA">
        <w:rPr>
          <w:rFonts w:ascii="Times New Roman" w:hAnsi="Times New Roman" w:cs="Times New Roman"/>
          <w:i/>
          <w:iCs/>
          <w:sz w:val="24"/>
          <w:szCs w:val="22"/>
        </w:rPr>
        <w:t xml:space="preserve">Model of Professional Competence Development in Classroom </w:t>
      </w:r>
      <w:r>
        <w:rPr>
          <w:rFonts w:ascii="Times New Roman" w:hAnsi="Times New Roman" w:cs="Times New Roman"/>
          <w:i/>
          <w:iCs/>
          <w:sz w:val="24"/>
          <w:szCs w:val="22"/>
        </w:rPr>
        <w:t xml:space="preserve">Disruption </w:t>
      </w:r>
      <w:r w:rsidRPr="006676AA">
        <w:rPr>
          <w:rFonts w:ascii="Times New Roman" w:hAnsi="Times New Roman" w:cs="Times New Roman"/>
          <w:i/>
          <w:iCs/>
          <w:sz w:val="24"/>
          <w:szCs w:val="22"/>
        </w:rPr>
        <w:t>Management</w:t>
      </w:r>
      <w:r>
        <w:rPr>
          <w:rFonts w:ascii="Times New Roman" w:hAnsi="Times New Roman" w:cs="Times New Roman"/>
          <w:i/>
          <w:iCs/>
          <w:sz w:val="24"/>
          <w:szCs w:val="22"/>
        </w:rPr>
        <w:t xml:space="preserve"> </w:t>
      </w:r>
      <w:r w:rsidR="00F7080A">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Adapted </w:t>
      </w:r>
      <w:r w:rsidR="00F7080A" w:rsidRPr="00DD3A5A">
        <w:rPr>
          <w:rFonts w:ascii="Times New Roman" w:hAnsi="Times New Roman" w:cs="Times New Roman"/>
          <w:i/>
          <w:iCs/>
          <w:sz w:val="24"/>
          <w:szCs w:val="22"/>
        </w:rPr>
        <w:t xml:space="preserve">From </w:t>
      </w:r>
      <w:r w:rsidR="00DD3A5A" w:rsidRPr="00DD3A5A">
        <w:rPr>
          <w:rFonts w:ascii="Times New Roman" w:hAnsi="Times New Roman" w:cs="Times New Roman"/>
          <w:i/>
          <w:iCs/>
          <w:sz w:val="24"/>
          <w:szCs w:val="22"/>
        </w:rPr>
        <w:fldChar w:fldCharType="begin"/>
      </w:r>
      <w:r w:rsidR="00DD3A5A" w:rsidRPr="00DD3A5A">
        <w:rPr>
          <w:rFonts w:ascii="Times New Roman" w:hAnsi="Times New Roman" w:cs="Times New Roman"/>
          <w:i/>
          <w:iCs/>
          <w:sz w:val="24"/>
          <w:szCs w:val="22"/>
        </w:rPr>
        <w:instrText xml:space="preserve"> ADDIN ZOTERO_ITEM CSL_CITATION {"citationID":"cPDvgyr6","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DD3A5A" w:rsidRPr="00DD3A5A">
        <w:rPr>
          <w:rFonts w:ascii="Times New Roman" w:hAnsi="Times New Roman" w:cs="Times New Roman"/>
          <w:i/>
          <w:iCs/>
          <w:sz w:val="24"/>
          <w:szCs w:val="22"/>
        </w:rPr>
        <w:fldChar w:fldCharType="separate"/>
      </w:r>
      <w:r w:rsidR="00DD3A5A" w:rsidRPr="00DD3A5A">
        <w:rPr>
          <w:rFonts w:ascii="Times New Roman" w:hAnsi="Times New Roman" w:cs="Times New Roman"/>
          <w:i/>
          <w:iCs/>
          <w:sz w:val="24"/>
          <w:szCs w:val="24"/>
        </w:rPr>
        <w:t>Blömeke et al. (2015)</w:t>
      </w:r>
      <w:r w:rsidR="00DD3A5A" w:rsidRPr="00DD3A5A">
        <w:rPr>
          <w:rFonts w:ascii="Times New Roman" w:hAnsi="Times New Roman" w:cs="Times New Roman"/>
          <w:i/>
          <w:iCs/>
          <w:sz w:val="24"/>
          <w:szCs w:val="22"/>
        </w:rPr>
        <w:fldChar w:fldCharType="end"/>
      </w:r>
      <w:r w:rsidR="001C12C0">
        <w:rPr>
          <w:rFonts w:ascii="Times New Roman" w:hAnsi="Times New Roman" w:cs="Times New Roman"/>
          <w:i/>
          <w:iCs/>
          <w:sz w:val="24"/>
          <w:szCs w:val="22"/>
        </w:rPr>
        <w:t xml:space="preserve"> and </w:t>
      </w:r>
      <w:r w:rsidR="001C12C0" w:rsidRPr="001C12C0">
        <w:rPr>
          <w:rFonts w:ascii="Times New Roman" w:hAnsi="Times New Roman" w:cs="Times New Roman"/>
          <w:i/>
          <w:iCs/>
          <w:sz w:val="24"/>
          <w:szCs w:val="22"/>
        </w:rPr>
        <w:fldChar w:fldCharType="begin"/>
      </w:r>
      <w:r w:rsidR="00CD18FE">
        <w:rPr>
          <w:rFonts w:ascii="Times New Roman" w:hAnsi="Times New Roman" w:cs="Times New Roman"/>
          <w:i/>
          <w:iCs/>
          <w:sz w:val="24"/>
          <w:szCs w:val="22"/>
        </w:rPr>
        <w:instrText xml:space="preserve"> ADDIN ZOTERO_ITEM CSL_CITATION {"citationID":"uV5XPgcj","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1C12C0" w:rsidRPr="001C12C0">
        <w:rPr>
          <w:rFonts w:ascii="Times New Roman" w:hAnsi="Times New Roman" w:cs="Times New Roman"/>
          <w:i/>
          <w:iCs/>
          <w:sz w:val="24"/>
          <w:szCs w:val="22"/>
        </w:rPr>
        <w:fldChar w:fldCharType="separate"/>
      </w:r>
      <w:r w:rsidR="001C12C0" w:rsidRPr="001C12C0">
        <w:rPr>
          <w:rFonts w:ascii="Times New Roman" w:hAnsi="Times New Roman" w:cs="Times New Roman"/>
          <w:i/>
          <w:iCs/>
          <w:sz w:val="24"/>
        </w:rPr>
        <w:t>Grub (2023)</w:t>
      </w:r>
      <w:r w:rsidR="001C12C0" w:rsidRPr="001C12C0">
        <w:rPr>
          <w:rFonts w:ascii="Times New Roman" w:hAnsi="Times New Roman" w:cs="Times New Roman"/>
          <w:i/>
          <w:iCs/>
          <w:sz w:val="24"/>
          <w:szCs w:val="22"/>
        </w:rPr>
        <w:fldChar w:fldCharType="end"/>
      </w:r>
      <w:r w:rsidR="00F7080A" w:rsidRPr="001C12C0">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 Modified by The Authors)</w:t>
      </w:r>
    </w:p>
    <w:p w14:paraId="2EC66C22" w14:textId="7F96505C" w:rsidR="0023707A" w:rsidRPr="0093630C" w:rsidRDefault="00AE2E42" w:rsidP="006676AA">
      <w:pPr>
        <w:ind w:firstLine="0"/>
        <w:rPr>
          <w:szCs w:val="22"/>
        </w:rPr>
      </w:pPr>
      <w:r>
        <w:rPr>
          <w:noProof/>
          <w:szCs w:val="22"/>
        </w:rPr>
        <w:lastRenderedPageBreak/>
        <w:drawing>
          <wp:inline distT="0" distB="0" distL="0" distR="0" wp14:anchorId="4495D98D" wp14:editId="6D32235B">
            <wp:extent cx="5943600" cy="3343275"/>
            <wp:effectExtent l="0" t="0" r="0" b="952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FD639A0" w14:textId="1079C43E" w:rsidR="005343E9" w:rsidRDefault="005343E9" w:rsidP="005343E9">
      <w:pPr>
        <w:rPr>
          <w:rFonts w:ascii="Times New Roman" w:hAnsi="Times New Roman" w:cs="Times New Roman"/>
          <w:sz w:val="24"/>
          <w:szCs w:val="22"/>
        </w:rPr>
      </w:pPr>
    </w:p>
    <w:p w14:paraId="61F39631" w14:textId="5DF1B462" w:rsidR="00043932" w:rsidRDefault="000D7DBB" w:rsidP="001D3051">
      <w:pPr>
        <w:rPr>
          <w:rFonts w:ascii="Times New Roman" w:hAnsi="Times New Roman" w:cs="Times New Roman"/>
          <w:sz w:val="24"/>
          <w:szCs w:val="22"/>
        </w:rPr>
      </w:pPr>
      <w:r>
        <w:rPr>
          <w:rFonts w:ascii="Times New Roman" w:hAnsi="Times New Roman" w:cs="Times New Roman"/>
          <w:sz w:val="24"/>
          <w:szCs w:val="22"/>
        </w:rPr>
        <w:t xml:space="preserve">As shown in Figure 1, </w:t>
      </w:r>
      <w:r w:rsidR="00FB762C">
        <w:rPr>
          <w:rFonts w:ascii="Times New Roman" w:hAnsi="Times New Roman" w:cs="Times New Roman"/>
          <w:sz w:val="24"/>
          <w:szCs w:val="22"/>
        </w:rPr>
        <w:t>a</w:t>
      </w:r>
      <w:r w:rsidR="00FB762C" w:rsidRPr="00FB762C">
        <w:rPr>
          <w:rFonts w:ascii="Times New Roman" w:hAnsi="Times New Roman" w:cs="Times New Roman"/>
          <w:sz w:val="24"/>
          <w:szCs w:val="22"/>
        </w:rPr>
        <w:t xml:space="preserve">t the foundation of professional teaching practice lie </w:t>
      </w:r>
      <w:r w:rsidR="00FB762C" w:rsidRPr="00FB762C">
        <w:rPr>
          <w:rFonts w:ascii="Times New Roman" w:hAnsi="Times New Roman" w:cs="Times New Roman"/>
          <w:i/>
          <w:iCs/>
          <w:sz w:val="24"/>
          <w:szCs w:val="22"/>
        </w:rPr>
        <w:t>cognitive dispositions</w:t>
      </w:r>
      <w:r w:rsidR="00FB762C" w:rsidRPr="00FB762C">
        <w:rPr>
          <w:rFonts w:ascii="Times New Roman" w:hAnsi="Times New Roman" w:cs="Times New Roman"/>
          <w:sz w:val="24"/>
          <w:szCs w:val="22"/>
        </w:rPr>
        <w:t>, such as well-structured and integrated knowledge of classroom management strategies</w:t>
      </w:r>
      <w:r w:rsidR="00FB762C">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euQrgBiG","properties":{"formattedCitation":"(Barth, 2017; Kunter et al., 2011; Voss et al., 2014; Zierer, 2015)","plainCitation":"(Barth, 2017; Kunter et al., 2011; Voss et al., 2014; Zierer, 2015)","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86,"uris":["http://zotero.org/groups/5349517/items/I6EWEMJ3"],"itemData":{"id":1086,"type":"article-journal","abstract":"In der Arbeit wurde untersucht, ob das pädagogisch-psychologische Wissen (PPK) von angehenden Lehrkräften bedeutsam ist für deren späteren Unterrichtserfolg. PPK, definiert als Wissen, das zur Gestaltung des Unterrichts in verschiedenen Fächern notwendig ist, wurde anhand eines Testinstruments mit 39 Items erfasst [...]. 181 Lehramtskandidatinnen und -kandidaten wurden während des Referendariats getestet, und deren 7 968 Schülerinnen und Schüler bearbeiteten zwei Jahre später in einer Follow-up-Erhebung Fragebögen zur Unterrichtsqualität. Mithilfe von Mehrebenen-Strukturgleichungsmodellen wurde gezeigt, dass PPK der angehenden Lehrkräfte statistisch signifikant die spätere Effizienz der Klassenführung sowie die konstruktive Lernunterstützung vorhersagte. Für das Potenzial zur kognitiven Aktivierung im Unterricht erwies sich PPK hingegen als nicht bedeutsam. (DIPF/Orig.)","container-title":"Zeitschrift für Pädagogik","ISSN":"0044-3247","issue":"2","language":"Deutsch","note":"publisher: pedocs","page":"184-201","source":"Fachportal Pädagogik","title":"Die Bedeutung des pädagogisch-psychologischen Wissens von angehenden Lehrkräften für die Unterrichtsqualität","volume":"60","author":[{"family":"Voss","given":"Thamar"},{"f</w:instrText>
      </w:r>
      <w:r w:rsidR="00AA72CF" w:rsidRPr="00AA72CF">
        <w:rPr>
          <w:rFonts w:ascii="Times New Roman" w:hAnsi="Times New Roman" w:cs="Times New Roman"/>
          <w:sz w:val="24"/>
          <w:szCs w:val="22"/>
        </w:rPr>
        <w:instrText xml:space="preserve">amily":"Kunter","given":"Mareike"},{"family":"Seiz","given":"Johanna"},{"family":"Hoehne","given":"Verena"},{"family":"Baumert","given":"Jürgen"}],"issued":{"date-parts":[["2014"]]}}},{"id":1084,"uris":["http://zotero.org/groups/5349517/items/WTU3VL3P"],"itemData":{"id":1084,"type":"book","abstract":"Jahrbuch für Allgemeine Didaktik Das \"Jahrbuch für Allgemeine Didaktik\" (JfAD) ist ein Periodikum mit double-blind Peer-Review-Verfahren und versteht sich als ein wissenschaftliches Forum zur disziplinaren Selbstbestimmung und Weiterentwicklung der Allgemeinen Didaktik. Ihm liegt ein methodenübergreifendes, interdisziplinäres und international ausgerichtetes Leitbild zugrunde. Inhaltlich werden für jeden Jahrgang Schwerpunktthemen festgelegt, die durch einen allgemeinen Teil sowie durch Rezensionen und Hinweise ergänzt werden. Der Thementeil 201 5 beschäftigt sich mit \"Klassenmanagement / Klassenführung - Perspektiven, Befunde, Kontroversen\".","ISBN":"978-3-7639-6550-2","language":"de","note":"Google-Books-ID: bnqYEAAAQBAJ","number-of-pages":"129","publisher":"wbv Media GmbH &amp; Company KG","source":"Google Books","title":"Jahrbuch für Allgemeine Didaktik 2015: Thementeil: Klassenmanagement / Klassenführung - Perspektiven, Befunde, Kontroversen","title-short":"Jahrbuch für Allgemeine Didaktik 2015","author":[{"family":"Zierer","given":"Klaus"}],"issued":{"date-parts":[["2015",10,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Barth, 2017; Kunter et al., 2011; Voss et al., 2014; Zierer, 2015)</w:t>
      </w:r>
      <w:r w:rsidR="00AA72CF">
        <w:rPr>
          <w:rFonts w:ascii="Times New Roman" w:hAnsi="Times New Roman" w:cs="Times New Roman"/>
          <w:sz w:val="24"/>
          <w:szCs w:val="22"/>
        </w:rPr>
        <w:fldChar w:fldCharType="end"/>
      </w:r>
      <w:r w:rsidR="001D3051">
        <w:rPr>
          <w:rFonts w:ascii="Times New Roman" w:hAnsi="Times New Roman" w:cs="Times New Roman"/>
          <w:sz w:val="24"/>
          <w:szCs w:val="22"/>
        </w:rPr>
        <w:t xml:space="preserve">. </w:t>
      </w:r>
      <w:r w:rsidR="00F46D8E" w:rsidRPr="00F46D8E">
        <w:rPr>
          <w:rFonts w:ascii="Times New Roman" w:hAnsi="Times New Roman" w:cs="Times New Roman"/>
          <w:sz w:val="24"/>
          <w:szCs w:val="22"/>
        </w:rPr>
        <w:t>This strategic knowledge enables teachers to make informed, context-sensitive decisions in complex teaching situations (</w:t>
      </w:r>
      <w:proofErr w:type="spellStart"/>
      <w:r w:rsidR="00F46D8E" w:rsidRPr="00F46D8E">
        <w:rPr>
          <w:rFonts w:ascii="Times New Roman" w:hAnsi="Times New Roman" w:cs="Times New Roman"/>
          <w:sz w:val="24"/>
          <w:szCs w:val="22"/>
        </w:rPr>
        <w:t>Borko</w:t>
      </w:r>
      <w:proofErr w:type="spellEnd"/>
      <w:r w:rsidR="00F46D8E" w:rsidRPr="00F46D8E">
        <w:rPr>
          <w:rFonts w:ascii="Times New Roman" w:hAnsi="Times New Roman" w:cs="Times New Roman"/>
          <w:sz w:val="24"/>
          <w:szCs w:val="22"/>
        </w:rPr>
        <w:t xml:space="preserve">, 2004; </w:t>
      </w:r>
      <w:proofErr w:type="spellStart"/>
      <w:r w:rsidR="00F46D8E" w:rsidRPr="00F46D8E">
        <w:rPr>
          <w:rFonts w:ascii="Times New Roman" w:hAnsi="Times New Roman" w:cs="Times New Roman"/>
          <w:sz w:val="24"/>
          <w:szCs w:val="22"/>
        </w:rPr>
        <w:t>Fenstermacher</w:t>
      </w:r>
      <w:proofErr w:type="spellEnd"/>
      <w:r w:rsidR="00F46D8E" w:rsidRPr="00F46D8E">
        <w:rPr>
          <w:rFonts w:ascii="Times New Roman" w:hAnsi="Times New Roman" w:cs="Times New Roman"/>
          <w:sz w:val="24"/>
          <w:szCs w:val="22"/>
        </w:rPr>
        <w:t xml:space="preserve">, 1994; Goldman, 2007). It is considered a core component of instructional competence (Barth, 2017; D’Agostino &amp; </w:t>
      </w:r>
      <w:proofErr w:type="spellStart"/>
      <w:r w:rsidR="00F46D8E" w:rsidRPr="00F46D8E">
        <w:rPr>
          <w:rFonts w:ascii="Times New Roman" w:hAnsi="Times New Roman" w:cs="Times New Roman"/>
          <w:sz w:val="24"/>
          <w:szCs w:val="22"/>
        </w:rPr>
        <w:t>VanWinkle</w:t>
      </w:r>
      <w:proofErr w:type="spellEnd"/>
      <w:r w:rsidR="00F46D8E" w:rsidRPr="00F46D8E">
        <w:rPr>
          <w:rFonts w:ascii="Times New Roman" w:hAnsi="Times New Roman" w:cs="Times New Roman"/>
          <w:sz w:val="24"/>
          <w:szCs w:val="22"/>
        </w:rPr>
        <w:t xml:space="preserve">, 2007; </w:t>
      </w:r>
      <w:proofErr w:type="spellStart"/>
      <w:r w:rsidR="00F46D8E" w:rsidRPr="00F46D8E">
        <w:rPr>
          <w:rFonts w:ascii="Times New Roman" w:hAnsi="Times New Roman" w:cs="Times New Roman"/>
          <w:sz w:val="24"/>
          <w:szCs w:val="22"/>
        </w:rPr>
        <w:t>Kunter</w:t>
      </w:r>
      <w:proofErr w:type="spellEnd"/>
      <w:r w:rsidR="00F46D8E" w:rsidRPr="00F46D8E">
        <w:rPr>
          <w:rFonts w:ascii="Times New Roman" w:hAnsi="Times New Roman" w:cs="Times New Roman"/>
          <w:sz w:val="24"/>
          <w:szCs w:val="22"/>
        </w:rPr>
        <w:t xml:space="preserve"> et al., 2011; Voss et al., 2014), evolving through practical problem-solving experiences where declarative knowledge transforms into procedural knowledge (</w:t>
      </w:r>
      <w:proofErr w:type="spellStart"/>
      <w:r w:rsidR="00F46D8E" w:rsidRPr="00F46D8E">
        <w:rPr>
          <w:rFonts w:ascii="Times New Roman" w:hAnsi="Times New Roman" w:cs="Times New Roman"/>
          <w:sz w:val="24"/>
          <w:szCs w:val="22"/>
        </w:rPr>
        <w:t>Blömeke</w:t>
      </w:r>
      <w:proofErr w:type="spellEnd"/>
      <w:r w:rsidR="00F46D8E" w:rsidRPr="00F46D8E">
        <w:rPr>
          <w:rFonts w:ascii="Times New Roman" w:hAnsi="Times New Roman" w:cs="Times New Roman"/>
          <w:sz w:val="24"/>
          <w:szCs w:val="22"/>
        </w:rPr>
        <w:t xml:space="preserve"> et al., 2022; Gold &amp; </w:t>
      </w:r>
      <w:proofErr w:type="spellStart"/>
      <w:r w:rsidR="00F46D8E" w:rsidRPr="00F46D8E">
        <w:rPr>
          <w:rFonts w:ascii="Times New Roman" w:hAnsi="Times New Roman" w:cs="Times New Roman"/>
          <w:sz w:val="24"/>
          <w:szCs w:val="22"/>
        </w:rPr>
        <w:t>Holodynski</w:t>
      </w:r>
      <w:proofErr w:type="spellEnd"/>
      <w:r w:rsidR="00F46D8E" w:rsidRPr="00F46D8E">
        <w:rPr>
          <w:rFonts w:ascii="Times New Roman" w:hAnsi="Times New Roman" w:cs="Times New Roman"/>
          <w:sz w:val="24"/>
          <w:szCs w:val="22"/>
        </w:rPr>
        <w:t xml:space="preserve">, 2015; </w:t>
      </w:r>
      <w:proofErr w:type="spellStart"/>
      <w:r w:rsidR="00F46D8E" w:rsidRPr="00F46D8E">
        <w:rPr>
          <w:rFonts w:ascii="Times New Roman" w:hAnsi="Times New Roman" w:cs="Times New Roman"/>
          <w:sz w:val="24"/>
          <w:szCs w:val="22"/>
        </w:rPr>
        <w:t>Rauner</w:t>
      </w:r>
      <w:proofErr w:type="spellEnd"/>
      <w:r w:rsidR="00F46D8E" w:rsidRPr="00F46D8E">
        <w:rPr>
          <w:rFonts w:ascii="Times New Roman" w:hAnsi="Times New Roman" w:cs="Times New Roman"/>
          <w:sz w:val="24"/>
          <w:szCs w:val="22"/>
        </w:rPr>
        <w:t>, 2005).</w:t>
      </w:r>
    </w:p>
    <w:p w14:paraId="7ADE94C7" w14:textId="70B6B14F" w:rsidR="00C666B3" w:rsidRDefault="0037151C" w:rsidP="00C666B3">
      <w:pPr>
        <w:rPr>
          <w:rFonts w:ascii="Times New Roman" w:hAnsi="Times New Roman" w:cs="Times New Roman"/>
          <w:sz w:val="24"/>
          <w:szCs w:val="22"/>
        </w:rPr>
      </w:pPr>
      <w:r w:rsidRPr="0037151C">
        <w:rPr>
          <w:rFonts w:ascii="Times New Roman" w:hAnsi="Times New Roman" w:cs="Times New Roman"/>
          <w:i/>
          <w:iCs/>
          <w:sz w:val="24"/>
          <w:szCs w:val="22"/>
        </w:rPr>
        <w:t>Professional vision</w:t>
      </w:r>
      <w:r w:rsidRPr="0037151C">
        <w:rPr>
          <w:rFonts w:ascii="Times New Roman" w:hAnsi="Times New Roman" w:cs="Times New Roman"/>
          <w:sz w:val="24"/>
          <w:szCs w:val="22"/>
        </w:rPr>
        <w:t xml:space="preserve"> serves as a crucial mediating skill between teachers</w:t>
      </w:r>
      <w:r>
        <w:rPr>
          <w:rFonts w:ascii="Times New Roman" w:hAnsi="Times New Roman" w:cs="Times New Roman"/>
          <w:sz w:val="24"/>
          <w:szCs w:val="22"/>
        </w:rPr>
        <w:t>’</w:t>
      </w:r>
      <w:r w:rsidRPr="0037151C">
        <w:rPr>
          <w:rFonts w:ascii="Times New Roman" w:hAnsi="Times New Roman" w:cs="Times New Roman"/>
          <w:sz w:val="24"/>
          <w:szCs w:val="22"/>
        </w:rPr>
        <w:t xml:space="preserve"> dispositions and their classroom behavior. Originally introduced by Goodwin (1994) and adapted to teacher education by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xml:space="preserve"> (2007), professional vision encompasses the ability to selectively perceive </w:t>
      </w:r>
      <w:r w:rsidRPr="0037151C">
        <w:rPr>
          <w:rFonts w:ascii="Times New Roman" w:hAnsi="Times New Roman" w:cs="Times New Roman"/>
          <w:sz w:val="24"/>
          <w:szCs w:val="22"/>
        </w:rPr>
        <w:lastRenderedPageBreak/>
        <w:t xml:space="preserve">classroom events and interpret them based on pedagogical knowledge (Van Es &amp;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2002).</w:t>
      </w:r>
      <w:r w:rsidR="00ED270B">
        <w:rPr>
          <w:rFonts w:ascii="Times New Roman" w:hAnsi="Times New Roman" w:cs="Times New Roman"/>
          <w:sz w:val="24"/>
          <w:szCs w:val="22"/>
        </w:rPr>
        <w:t xml:space="preserve"> </w:t>
      </w:r>
      <w:r w:rsidR="00B90881">
        <w:rPr>
          <w:rFonts w:ascii="Times New Roman" w:hAnsi="Times New Roman" w:cs="Times New Roman"/>
          <w:sz w:val="24"/>
          <w:szCs w:val="22"/>
        </w:rPr>
        <w:t>In the</w:t>
      </w:r>
      <w:r w:rsidRPr="0037151C">
        <w:rPr>
          <w:rFonts w:ascii="Times New Roman" w:hAnsi="Times New Roman" w:cs="Times New Roman"/>
          <w:sz w:val="24"/>
          <w:szCs w:val="22"/>
        </w:rPr>
        <w:t xml:space="preserve"> initial stage</w:t>
      </w:r>
      <w:r w:rsidR="00BA0AF2">
        <w:rPr>
          <w:rFonts w:ascii="Times New Roman" w:hAnsi="Times New Roman" w:cs="Times New Roman"/>
          <w:sz w:val="24"/>
          <w:szCs w:val="22"/>
        </w:rPr>
        <w:t xml:space="preserve"> </w:t>
      </w:r>
      <w:r w:rsidR="00D71524">
        <w:rPr>
          <w:rFonts w:ascii="Times New Roman" w:hAnsi="Times New Roman" w:cs="Times New Roman"/>
          <w:sz w:val="24"/>
          <w:szCs w:val="22"/>
        </w:rPr>
        <w:t xml:space="preserve">of </w:t>
      </w:r>
      <w:r w:rsidR="006D1417">
        <w:rPr>
          <w:rFonts w:ascii="Times New Roman" w:hAnsi="Times New Roman" w:cs="Times New Roman"/>
          <w:sz w:val="24"/>
          <w:szCs w:val="22"/>
        </w:rPr>
        <w:t>professional vision</w:t>
      </w:r>
      <w:r w:rsidR="00C666B3">
        <w:rPr>
          <w:rFonts w:ascii="Times New Roman" w:hAnsi="Times New Roman" w:cs="Times New Roman"/>
          <w:sz w:val="24"/>
          <w:szCs w:val="22"/>
        </w:rPr>
        <w:t>,</w:t>
      </w:r>
      <w:r w:rsidR="006D1417">
        <w:rPr>
          <w:rFonts w:ascii="Times New Roman" w:hAnsi="Times New Roman" w:cs="Times New Roman"/>
          <w:sz w:val="24"/>
          <w:szCs w:val="22"/>
        </w:rPr>
        <w:t xml:space="preserve"> </w:t>
      </w:r>
      <w:r w:rsidR="00C666B3">
        <w:rPr>
          <w:rFonts w:ascii="Times New Roman" w:hAnsi="Times New Roman" w:cs="Times New Roman"/>
          <w:sz w:val="24"/>
          <w:szCs w:val="22"/>
        </w:rPr>
        <w:t>g</w:t>
      </w:r>
      <w:r w:rsidR="00C666B3" w:rsidRPr="00C666B3">
        <w:rPr>
          <w:rFonts w:ascii="Times New Roman" w:hAnsi="Times New Roman" w:cs="Times New Roman"/>
          <w:sz w:val="24"/>
          <w:szCs w:val="22"/>
        </w:rPr>
        <w:t>aze efficiency refers to the teacher’s ability to visually scan the classroom in a balanced and purposeful way</w:t>
      </w:r>
      <w:r w:rsidR="00B43512">
        <w:rPr>
          <w:rFonts w:ascii="Times New Roman" w:hAnsi="Times New Roman" w:cs="Times New Roman"/>
          <w:sz w:val="24"/>
          <w:szCs w:val="22"/>
        </w:rPr>
        <w:t xml:space="preserve"> (</w:t>
      </w:r>
      <w:r w:rsidR="00B43512" w:rsidRPr="00B43512">
        <w:rPr>
          <w:rFonts w:ascii="Times New Roman" w:hAnsi="Times New Roman" w:cs="Times New Roman"/>
          <w:sz w:val="24"/>
          <w:szCs w:val="22"/>
        </w:rPr>
        <w:t>Cortina et al., 2015; McIntyre, 2016; Dessus et al., 2016; Huang, 2018</w:t>
      </w:r>
      <w:r w:rsidR="00B43512">
        <w:rPr>
          <w:rFonts w:ascii="Times New Roman" w:hAnsi="Times New Roman" w:cs="Times New Roman"/>
          <w:sz w:val="24"/>
          <w:szCs w:val="22"/>
        </w:rPr>
        <w:t xml:space="preserve">; </w:t>
      </w:r>
      <w:proofErr w:type="spellStart"/>
      <w:r w:rsidR="00B43512">
        <w:rPr>
          <w:rFonts w:ascii="Times New Roman" w:hAnsi="Times New Roman" w:cs="Times New Roman"/>
          <w:sz w:val="24"/>
          <w:szCs w:val="22"/>
        </w:rPr>
        <w:t>Gegenfurtner</w:t>
      </w:r>
      <w:proofErr w:type="spellEnd"/>
      <w:r w:rsidR="00B43512">
        <w:rPr>
          <w:rFonts w:ascii="Times New Roman" w:hAnsi="Times New Roman" w:cs="Times New Roman"/>
          <w:sz w:val="24"/>
          <w:szCs w:val="22"/>
        </w:rPr>
        <w:t>, 2020)</w:t>
      </w:r>
      <w:r w:rsidR="00C666B3" w:rsidRPr="00C666B3">
        <w:rPr>
          <w:rFonts w:ascii="Times New Roman" w:hAnsi="Times New Roman" w:cs="Times New Roman"/>
          <w:sz w:val="24"/>
          <w:szCs w:val="22"/>
        </w:rPr>
        <w:t xml:space="preserve">. </w:t>
      </w:r>
      <w:r w:rsidR="00F22725">
        <w:rPr>
          <w:rFonts w:ascii="Times New Roman" w:hAnsi="Times New Roman" w:cs="Times New Roman"/>
          <w:sz w:val="24"/>
          <w:szCs w:val="22"/>
        </w:rPr>
        <w:t>Thus</w:t>
      </w:r>
      <w:r w:rsidR="00C666B3" w:rsidRPr="00C666B3">
        <w:rPr>
          <w:rFonts w:ascii="Times New Roman" w:hAnsi="Times New Roman" w:cs="Times New Roman"/>
          <w:sz w:val="24"/>
          <w:szCs w:val="22"/>
        </w:rPr>
        <w:t>, gaze efficiency reflects an important facet of professional vision that enables teachers to perceive relevant classroom events early and broadly, supporting proactive classroom management</w:t>
      </w:r>
      <w:r w:rsidR="00B43512">
        <w:rPr>
          <w:rFonts w:ascii="Times New Roman" w:hAnsi="Times New Roman" w:cs="Times New Roman"/>
          <w:sz w:val="24"/>
          <w:szCs w:val="22"/>
        </w:rPr>
        <w:t xml:space="preserve"> </w:t>
      </w:r>
      <w:r w:rsidR="007A6646" w:rsidRPr="00CD18FE">
        <w:rPr>
          <w:rFonts w:ascii="Times New Roman" w:hAnsi="Times New Roman" w:cs="Times New Roman"/>
          <w:sz w:val="24"/>
          <w:szCs w:val="22"/>
        </w:rPr>
        <w:t>(Grub et al., 2020)</w:t>
      </w:r>
      <w:r w:rsidR="007A6646">
        <w:rPr>
          <w:rFonts w:ascii="Times New Roman" w:hAnsi="Times New Roman" w:cs="Times New Roman"/>
          <w:sz w:val="24"/>
          <w:szCs w:val="22"/>
        </w:rPr>
        <w:t>.</w:t>
      </w:r>
    </w:p>
    <w:p w14:paraId="7F98368C" w14:textId="742A9A59" w:rsidR="009056E8" w:rsidRDefault="00A33B2E" w:rsidP="0099753A">
      <w:pPr>
        <w:rPr>
          <w:rFonts w:ascii="Times New Roman" w:hAnsi="Times New Roman" w:cs="Times New Roman"/>
          <w:sz w:val="24"/>
          <w:szCs w:val="22"/>
        </w:rPr>
      </w:pPr>
      <w:r w:rsidRPr="00A33B2E">
        <w:rPr>
          <w:rFonts w:ascii="Times New Roman" w:hAnsi="Times New Roman" w:cs="Times New Roman"/>
          <w:i/>
          <w:iCs/>
          <w:sz w:val="24"/>
          <w:szCs w:val="22"/>
        </w:rPr>
        <w:t>Knowledge-based noticing</w:t>
      </w:r>
      <w:r w:rsidRPr="00A33B2E">
        <w:rPr>
          <w:rFonts w:ascii="Times New Roman" w:hAnsi="Times New Roman" w:cs="Times New Roman"/>
          <w:sz w:val="24"/>
          <w:szCs w:val="22"/>
        </w:rPr>
        <w:t xml:space="preserve"> refers to teachers’ ability to selectively attend to and interpret pedagogically meaningful events in the classroom (van Es &amp; </w:t>
      </w:r>
      <w:proofErr w:type="spellStart"/>
      <w:r w:rsidRPr="00A33B2E">
        <w:rPr>
          <w:rFonts w:ascii="Times New Roman" w:hAnsi="Times New Roman" w:cs="Times New Roman"/>
          <w:sz w:val="24"/>
          <w:szCs w:val="22"/>
        </w:rPr>
        <w:t>Sherin</w:t>
      </w:r>
      <w:proofErr w:type="spellEnd"/>
      <w:r w:rsidRPr="00A33B2E">
        <w:rPr>
          <w:rFonts w:ascii="Times New Roman" w:hAnsi="Times New Roman" w:cs="Times New Roman"/>
          <w:sz w:val="24"/>
          <w:szCs w:val="22"/>
        </w:rPr>
        <w:t>, 2002; König et al., 2022). Rather than merely observing, noticing involves making sense of what is seen, guided by prior knowledge and teaching experience (</w:t>
      </w:r>
      <w:proofErr w:type="spellStart"/>
      <w:r w:rsidRPr="00A33B2E">
        <w:rPr>
          <w:rFonts w:ascii="Times New Roman" w:hAnsi="Times New Roman" w:cs="Times New Roman"/>
          <w:sz w:val="24"/>
          <w:szCs w:val="22"/>
        </w:rPr>
        <w:t>Sherin</w:t>
      </w:r>
      <w:proofErr w:type="spellEnd"/>
      <w:r w:rsidRPr="00A33B2E">
        <w:rPr>
          <w:rFonts w:ascii="Times New Roman" w:hAnsi="Times New Roman" w:cs="Times New Roman"/>
          <w:sz w:val="24"/>
          <w:szCs w:val="22"/>
        </w:rPr>
        <w:t xml:space="preserve"> et al., 2011). </w:t>
      </w:r>
      <w:r w:rsidR="009056E8" w:rsidRPr="009056E8">
        <w:rPr>
          <w:rFonts w:ascii="Times New Roman" w:hAnsi="Times New Roman" w:cs="Times New Roman"/>
          <w:sz w:val="24"/>
          <w:szCs w:val="22"/>
        </w:rPr>
        <w:t>Thus, noticing functions as a central link between perception and informed teaching action.</w:t>
      </w:r>
      <w:r w:rsidR="009056E8">
        <w:rPr>
          <w:rFonts w:ascii="Times New Roman" w:hAnsi="Times New Roman" w:cs="Times New Roman"/>
          <w:sz w:val="24"/>
          <w:szCs w:val="22"/>
        </w:rPr>
        <w:t xml:space="preserve"> </w:t>
      </w:r>
    </w:p>
    <w:p w14:paraId="1F1F4361" w14:textId="639DB736" w:rsidR="0099753A" w:rsidRPr="0099753A" w:rsidRDefault="0099753A" w:rsidP="0099753A">
      <w:pPr>
        <w:rPr>
          <w:rFonts w:ascii="Times New Roman" w:hAnsi="Times New Roman" w:cs="Times New Roman"/>
          <w:sz w:val="24"/>
          <w:szCs w:val="22"/>
        </w:rPr>
      </w:pPr>
      <w:r w:rsidRPr="00331FC3">
        <w:rPr>
          <w:rFonts w:ascii="Times New Roman" w:hAnsi="Times New Roman" w:cs="Times New Roman"/>
          <w:sz w:val="24"/>
          <w:szCs w:val="22"/>
        </w:rPr>
        <w:t xml:space="preserve">After noticing, teachers engage in </w:t>
      </w:r>
      <w:r w:rsidRPr="00331FC3">
        <w:rPr>
          <w:rFonts w:ascii="Times New Roman" w:hAnsi="Times New Roman" w:cs="Times New Roman"/>
          <w:i/>
          <w:iCs/>
          <w:sz w:val="24"/>
          <w:szCs w:val="22"/>
        </w:rPr>
        <w:t>knowledge-based reasoning</w:t>
      </w:r>
      <w:r w:rsidR="000478AE" w:rsidRPr="00331FC3">
        <w:rPr>
          <w:rFonts w:ascii="Times New Roman" w:hAnsi="Times New Roman" w:cs="Times New Roman"/>
          <w:sz w:val="24"/>
          <w:szCs w:val="22"/>
        </w:rPr>
        <w:t xml:space="preserve"> that describes how teachers interpret what they notice and use their knowledge to decide how to act (</w:t>
      </w:r>
      <w:r w:rsidR="00335E17" w:rsidRPr="00331FC3">
        <w:rPr>
          <w:rFonts w:ascii="Times New Roman" w:hAnsi="Times New Roman" w:cs="Times New Roman"/>
          <w:sz w:val="24"/>
          <w:szCs w:val="22"/>
        </w:rPr>
        <w:t xml:space="preserve">van Es &amp; </w:t>
      </w:r>
      <w:proofErr w:type="spellStart"/>
      <w:r w:rsidR="00335E17" w:rsidRPr="00331FC3">
        <w:rPr>
          <w:rFonts w:ascii="Times New Roman" w:hAnsi="Times New Roman" w:cs="Times New Roman"/>
          <w:sz w:val="24"/>
          <w:szCs w:val="22"/>
        </w:rPr>
        <w:t>Sherin</w:t>
      </w:r>
      <w:proofErr w:type="spellEnd"/>
      <w:r w:rsidR="00335E17" w:rsidRPr="00331FC3">
        <w:rPr>
          <w:rFonts w:ascii="Times New Roman" w:hAnsi="Times New Roman" w:cs="Times New Roman"/>
          <w:sz w:val="24"/>
          <w:szCs w:val="22"/>
        </w:rPr>
        <w:t>, 2002</w:t>
      </w:r>
      <w:r w:rsidR="00331FC3" w:rsidRPr="00331FC3">
        <w:rPr>
          <w:rFonts w:ascii="Times New Roman" w:hAnsi="Times New Roman" w:cs="Times New Roman"/>
          <w:sz w:val="24"/>
          <w:szCs w:val="22"/>
        </w:rPr>
        <w:t xml:space="preserve">; </w:t>
      </w:r>
      <w:r w:rsidR="000478AE" w:rsidRPr="00331FC3">
        <w:rPr>
          <w:rFonts w:ascii="Times New Roman" w:hAnsi="Times New Roman" w:cs="Times New Roman"/>
          <w:sz w:val="24"/>
          <w:szCs w:val="22"/>
        </w:rPr>
        <w:t>Gibson &amp; Ross, 2016).</w:t>
      </w:r>
    </w:p>
    <w:p w14:paraId="0D6896DD" w14:textId="3BB8EEA4" w:rsidR="0099753A" w:rsidRPr="0099753A" w:rsidRDefault="0099753A" w:rsidP="0099753A">
      <w:pPr>
        <w:rPr>
          <w:rFonts w:ascii="Times New Roman" w:hAnsi="Times New Roman" w:cs="Times New Roman"/>
          <w:sz w:val="24"/>
          <w:szCs w:val="22"/>
        </w:rPr>
      </w:pPr>
      <w:r w:rsidRPr="0099753A">
        <w:rPr>
          <w:rFonts w:ascii="Times New Roman" w:hAnsi="Times New Roman" w:cs="Times New Roman"/>
          <w:sz w:val="24"/>
          <w:szCs w:val="22"/>
        </w:rPr>
        <w:t>Together, these three processes</w:t>
      </w:r>
      <w:r>
        <w:rPr>
          <w:rFonts w:ascii="Times New Roman" w:hAnsi="Times New Roman" w:cs="Times New Roman"/>
          <w:sz w:val="24"/>
          <w:szCs w:val="22"/>
        </w:rPr>
        <w:t xml:space="preserve"> – </w:t>
      </w:r>
      <w:r w:rsidRPr="0099753A">
        <w:rPr>
          <w:rFonts w:ascii="Times New Roman" w:hAnsi="Times New Roman" w:cs="Times New Roman"/>
          <w:sz w:val="24"/>
          <w:szCs w:val="22"/>
        </w:rPr>
        <w:t>gaze efficiency, knowledge-based noticing, and knowledge-based reasoning</w:t>
      </w:r>
      <w:r>
        <w:rPr>
          <w:rFonts w:ascii="Times New Roman" w:hAnsi="Times New Roman" w:cs="Times New Roman"/>
          <w:sz w:val="24"/>
          <w:szCs w:val="22"/>
        </w:rPr>
        <w:t xml:space="preserve"> – </w:t>
      </w:r>
      <w:r w:rsidRPr="0099753A">
        <w:rPr>
          <w:rFonts w:ascii="Times New Roman" w:hAnsi="Times New Roman" w:cs="Times New Roman"/>
          <w:sz w:val="24"/>
          <w:szCs w:val="22"/>
        </w:rPr>
        <w:t xml:space="preserve">constitute a situated, knowledge-driven perceptual cycle that enables teachers to detect, interpret, and respond to classroom disruptions effectively. They bridge the gap between </w:t>
      </w:r>
      <w:r w:rsidR="00C26B49">
        <w:rPr>
          <w:rFonts w:ascii="Times New Roman" w:hAnsi="Times New Roman" w:cs="Times New Roman"/>
          <w:sz w:val="24"/>
          <w:szCs w:val="22"/>
        </w:rPr>
        <w:t>(strategic)</w:t>
      </w:r>
      <w:r w:rsidRPr="0099753A">
        <w:rPr>
          <w:rFonts w:ascii="Times New Roman" w:hAnsi="Times New Roman" w:cs="Times New Roman"/>
          <w:sz w:val="24"/>
          <w:szCs w:val="22"/>
        </w:rPr>
        <w:t xml:space="preserve"> knowledge and visible classroom action and are therefore pivotal for the development and demonstration of professional teaching competence.</w:t>
      </w:r>
    </w:p>
    <w:p w14:paraId="37A7864E" w14:textId="6450C10B" w:rsidR="002530FD" w:rsidRPr="002530FD" w:rsidRDefault="002530FD" w:rsidP="008A57DB">
      <w:pPr>
        <w:rPr>
          <w:rFonts w:ascii="Times New Roman" w:hAnsi="Times New Roman" w:cs="Times New Roman"/>
          <w:sz w:val="24"/>
          <w:szCs w:val="22"/>
        </w:rPr>
      </w:pPr>
      <w:r w:rsidRPr="002530FD">
        <w:rPr>
          <w:rFonts w:ascii="Times New Roman" w:hAnsi="Times New Roman" w:cs="Times New Roman"/>
          <w:sz w:val="24"/>
          <w:szCs w:val="22"/>
        </w:rPr>
        <w:t xml:space="preserve">The third component of the model, </w:t>
      </w:r>
      <w:r w:rsidRPr="002530FD">
        <w:rPr>
          <w:rFonts w:ascii="Times New Roman" w:hAnsi="Times New Roman" w:cs="Times New Roman"/>
          <w:i/>
          <w:iCs/>
          <w:sz w:val="24"/>
          <w:szCs w:val="22"/>
        </w:rPr>
        <w:t>observable behavior</w:t>
      </w:r>
      <w:r w:rsidRPr="002530FD">
        <w:rPr>
          <w:rFonts w:ascii="Times New Roman" w:hAnsi="Times New Roman" w:cs="Times New Roman"/>
          <w:sz w:val="24"/>
          <w:szCs w:val="22"/>
        </w:rPr>
        <w:t xml:space="preserve">, refers to the visible application of classroom management strategies. Prior research in this area spans several decades and highlights key practices linked to effective classroom functioning. Early studies in the 1950s and 60s focused on teacher leadership styles, while </w:t>
      </w:r>
      <w:r w:rsidR="008742A5">
        <w:rPr>
          <w:rFonts w:ascii="Times New Roman" w:hAnsi="Times New Roman" w:cs="Times New Roman"/>
          <w:sz w:val="24"/>
          <w:szCs w:val="22"/>
        </w:rPr>
        <w:t>in</w:t>
      </w:r>
      <w:r w:rsidR="008742A5" w:rsidRPr="008742A5">
        <w:rPr>
          <w:rFonts w:ascii="Times New Roman" w:hAnsi="Times New Roman" w:cs="Times New Roman"/>
          <w:sz w:val="24"/>
          <w:szCs w:val="22"/>
        </w:rPr>
        <w:t xml:space="preserve"> later decades, research increasingly focused on </w:t>
      </w:r>
      <w:r w:rsidR="008742A5" w:rsidRPr="008742A5">
        <w:rPr>
          <w:rFonts w:ascii="Times New Roman" w:hAnsi="Times New Roman" w:cs="Times New Roman"/>
          <w:sz w:val="24"/>
          <w:szCs w:val="22"/>
        </w:rPr>
        <w:lastRenderedPageBreak/>
        <w:t>behaviorist approaches, examining how strategies like positive reinforcement and disciplinary consequences influence student behavior</w:t>
      </w:r>
      <w:r w:rsidRPr="002530FD">
        <w:rPr>
          <w:rFonts w:ascii="Times New Roman" w:hAnsi="Times New Roman" w:cs="Times New Roman"/>
          <w:sz w:val="24"/>
          <w:szCs w:val="22"/>
        </w:rPr>
        <w:t xml:space="preserve"> (Brophy, 2006).</w:t>
      </w:r>
      <w:r w:rsidR="008A57DB">
        <w:rPr>
          <w:rFonts w:ascii="Times New Roman" w:hAnsi="Times New Roman" w:cs="Times New Roman"/>
          <w:sz w:val="24"/>
          <w:szCs w:val="22"/>
        </w:rPr>
        <w:t xml:space="preserve"> </w:t>
      </w:r>
      <w:r w:rsidRPr="002530FD">
        <w:rPr>
          <w:rFonts w:ascii="Times New Roman" w:hAnsi="Times New Roman" w:cs="Times New Roman"/>
          <w:sz w:val="24"/>
          <w:szCs w:val="22"/>
        </w:rPr>
        <w:t xml:space="preserve">Observational studies have consistently shown that effective teachers actively prevent misbehavior through clear expectations, structured routines, and consistent responses. </w:t>
      </w:r>
      <w:proofErr w:type="spellStart"/>
      <w:r w:rsidRPr="002530FD">
        <w:rPr>
          <w:rFonts w:ascii="Times New Roman" w:hAnsi="Times New Roman" w:cs="Times New Roman"/>
          <w:sz w:val="24"/>
          <w:szCs w:val="22"/>
        </w:rPr>
        <w:t>Kounin</w:t>
      </w:r>
      <w:proofErr w:type="spellEnd"/>
      <w:r w:rsidRPr="002530FD">
        <w:rPr>
          <w:rFonts w:ascii="Times New Roman" w:hAnsi="Times New Roman" w:cs="Times New Roman"/>
          <w:sz w:val="24"/>
          <w:szCs w:val="22"/>
        </w:rPr>
        <w:t xml:space="preserve"> (1970) introduced the concept of “withitness,” emphasizing teachers’ ongoing awareness of classroom dynamics. Similarly, Anderson</w:t>
      </w:r>
      <w:r w:rsidR="003A0C70">
        <w:rPr>
          <w:rFonts w:ascii="Times New Roman" w:hAnsi="Times New Roman" w:cs="Times New Roman"/>
          <w:sz w:val="24"/>
          <w:szCs w:val="22"/>
        </w:rPr>
        <w:t xml:space="preserve"> et al. </w:t>
      </w:r>
      <w:r w:rsidRPr="002530FD">
        <w:rPr>
          <w:rFonts w:ascii="Times New Roman" w:hAnsi="Times New Roman" w:cs="Times New Roman"/>
          <w:sz w:val="24"/>
          <w:szCs w:val="22"/>
        </w:rPr>
        <w:t>(1979) found that teachers who explicitly teach rules and reinforce appropriate behavior from the first day of school achieve better academic and behavioral outcomes.</w:t>
      </w:r>
      <w:r w:rsidR="008A57DB">
        <w:rPr>
          <w:rFonts w:ascii="Times New Roman" w:hAnsi="Times New Roman" w:cs="Times New Roman"/>
          <w:sz w:val="24"/>
          <w:szCs w:val="22"/>
        </w:rPr>
        <w:t xml:space="preserve"> </w:t>
      </w:r>
      <w:r w:rsidRPr="002530FD">
        <w:rPr>
          <w:rFonts w:ascii="Times New Roman" w:hAnsi="Times New Roman" w:cs="Times New Roman"/>
          <w:sz w:val="24"/>
          <w:szCs w:val="22"/>
        </w:rPr>
        <w:t>Experimental studies have supported both single strategies (e.g., praise, rule instruction) and broader programs like the Good Behavior Game (</w:t>
      </w:r>
      <w:proofErr w:type="spellStart"/>
      <w:r w:rsidRPr="002530FD">
        <w:rPr>
          <w:rFonts w:ascii="Times New Roman" w:hAnsi="Times New Roman" w:cs="Times New Roman"/>
          <w:sz w:val="24"/>
          <w:szCs w:val="22"/>
        </w:rPr>
        <w:t>Barrish</w:t>
      </w:r>
      <w:proofErr w:type="spellEnd"/>
      <w:r w:rsidR="008A57DB">
        <w:rPr>
          <w:rFonts w:ascii="Times New Roman" w:hAnsi="Times New Roman" w:cs="Times New Roman"/>
          <w:sz w:val="24"/>
          <w:szCs w:val="22"/>
        </w:rPr>
        <w:t xml:space="preserve"> et al., </w:t>
      </w:r>
      <w:r w:rsidRPr="002530FD">
        <w:rPr>
          <w:rFonts w:ascii="Times New Roman" w:hAnsi="Times New Roman" w:cs="Times New Roman"/>
          <w:sz w:val="24"/>
          <w:szCs w:val="22"/>
        </w:rPr>
        <w:t>1969), which uses team-based reinforcement to reduce disruptions. Oliver</w:t>
      </w:r>
      <w:r w:rsidR="00F85AB0">
        <w:rPr>
          <w:rFonts w:ascii="Times New Roman" w:hAnsi="Times New Roman" w:cs="Times New Roman"/>
          <w:sz w:val="24"/>
          <w:szCs w:val="22"/>
        </w:rPr>
        <w:t xml:space="preserve"> et al. </w:t>
      </w:r>
      <w:r w:rsidRPr="002530FD">
        <w:rPr>
          <w:rFonts w:ascii="Times New Roman" w:hAnsi="Times New Roman" w:cs="Times New Roman"/>
          <w:sz w:val="24"/>
          <w:szCs w:val="22"/>
        </w:rPr>
        <w:t>(2011) conducted a targeted meta-analysis on universal, teacher-implemented classroom management practices. Their results revealed a significant reduction in disruptive behaviors, underlining the effectiveness of structured, preventive strategies led by teachers in everyday classroom settings.</w:t>
      </w:r>
    </w:p>
    <w:p w14:paraId="291C7E7D" w14:textId="0ECC18FA" w:rsidR="00F37CC7" w:rsidRPr="00F37CC7" w:rsidRDefault="00F37CC7" w:rsidP="00F37CC7">
      <w:pPr>
        <w:rPr>
          <w:rFonts w:ascii="Times New Roman" w:hAnsi="Times New Roman" w:cs="Times New Roman"/>
          <w:sz w:val="24"/>
          <w:szCs w:val="22"/>
        </w:rPr>
      </w:pPr>
      <w:r w:rsidRPr="00F37CC7">
        <w:rPr>
          <w:rFonts w:ascii="Times New Roman" w:hAnsi="Times New Roman" w:cs="Times New Roman"/>
          <w:sz w:val="24"/>
          <w:szCs w:val="22"/>
        </w:rPr>
        <w:t>In summary, the model illustrates that managing classroom disruptions effectively relies not solely on theoretical knowledge but significantly on the ability to perceive and interpret classroom dynamics in real-time. Integrating these components provides a comprehensive framework for describing and systematically enhancing teacher competence in classroom management.</w:t>
      </w:r>
    </w:p>
    <w:p w14:paraId="799F9A54" w14:textId="77F1B891" w:rsidR="00A65C17" w:rsidRDefault="00F1799D" w:rsidP="006B67A9">
      <w:pPr>
        <w:pStyle w:val="berschrift2"/>
        <w:rPr>
          <w:rFonts w:ascii="Times New Roman" w:hAnsi="Times New Roman" w:cs="Times New Roman"/>
          <w:sz w:val="24"/>
          <w:szCs w:val="24"/>
        </w:rPr>
      </w:pPr>
      <w:r>
        <w:rPr>
          <w:rFonts w:ascii="Times New Roman" w:hAnsi="Times New Roman" w:cs="Times New Roman"/>
          <w:sz w:val="24"/>
          <w:szCs w:val="24"/>
        </w:rPr>
        <w:t xml:space="preserve">Assessing </w:t>
      </w:r>
      <w:r w:rsidR="00A65C17" w:rsidRPr="00901AE5">
        <w:rPr>
          <w:rFonts w:ascii="Times New Roman" w:hAnsi="Times New Roman" w:cs="Times New Roman"/>
          <w:sz w:val="24"/>
          <w:szCs w:val="24"/>
        </w:rPr>
        <w:t>Classroom Management</w:t>
      </w:r>
      <w:r w:rsidR="004B5CBC" w:rsidRPr="00901AE5">
        <w:rPr>
          <w:rFonts w:ascii="Times New Roman" w:hAnsi="Times New Roman" w:cs="Times New Roman"/>
          <w:sz w:val="24"/>
          <w:szCs w:val="24"/>
        </w:rPr>
        <w:t xml:space="preserve"> </w:t>
      </w:r>
      <w:r w:rsidR="004512FF">
        <w:rPr>
          <w:rFonts w:ascii="Times New Roman" w:hAnsi="Times New Roman" w:cs="Times New Roman"/>
          <w:sz w:val="24"/>
          <w:szCs w:val="24"/>
        </w:rPr>
        <w:t>Competencies and Expertise Differences</w:t>
      </w:r>
    </w:p>
    <w:p w14:paraId="1E0A88AD" w14:textId="704FE80B" w:rsidR="00001B51" w:rsidRDefault="00ED5110" w:rsidP="008C345B">
      <w:pPr>
        <w:rPr>
          <w:rFonts w:ascii="Times New Roman" w:hAnsi="Times New Roman" w:cs="Times New Roman"/>
          <w:sz w:val="24"/>
          <w:szCs w:val="22"/>
        </w:rPr>
      </w:pPr>
      <w:r w:rsidRPr="00ED5110">
        <w:rPr>
          <w:rFonts w:ascii="Times New Roman" w:hAnsi="Times New Roman" w:cs="Times New Roman"/>
          <w:sz w:val="24"/>
          <w:szCs w:val="22"/>
        </w:rPr>
        <w:t>Understanding expertise differences in classroom management requires a systematic assessment of the core professional competencies that underlie teachers’ ability to respond to disruptive behavior. Based on the three-component model of teaching competence</w:t>
      </w:r>
      <w:r>
        <w:rPr>
          <w:rFonts w:ascii="Times New Roman" w:hAnsi="Times New Roman" w:cs="Times New Roman"/>
          <w:sz w:val="24"/>
          <w:szCs w:val="22"/>
        </w:rPr>
        <w:t xml:space="preserve"> </w:t>
      </w:r>
      <w:r w:rsidR="00001B51">
        <w:rPr>
          <w:rFonts w:ascii="Times New Roman" w:hAnsi="Times New Roman" w:cs="Times New Roman"/>
          <w:sz w:val="24"/>
          <w:szCs w:val="22"/>
        </w:rPr>
        <w:t xml:space="preserve">(see Figure 1) </w:t>
      </w:r>
      <w:r>
        <w:rPr>
          <w:rFonts w:ascii="Times New Roman" w:hAnsi="Times New Roman" w:cs="Times New Roman"/>
          <w:sz w:val="24"/>
          <w:szCs w:val="22"/>
        </w:rPr>
        <w:lastRenderedPageBreak/>
        <w:t xml:space="preserve">– </w:t>
      </w:r>
      <w:r w:rsidRPr="00ED5110">
        <w:rPr>
          <w:rFonts w:ascii="Times New Roman" w:hAnsi="Times New Roman" w:cs="Times New Roman"/>
          <w:sz w:val="24"/>
          <w:szCs w:val="22"/>
        </w:rPr>
        <w:t>strategic knowledge, professional vision, and observable behavior</w:t>
      </w:r>
      <w:r>
        <w:rPr>
          <w:rFonts w:ascii="Times New Roman" w:hAnsi="Times New Roman" w:cs="Times New Roman"/>
          <w:sz w:val="24"/>
          <w:szCs w:val="22"/>
        </w:rPr>
        <w:t xml:space="preserve"> – </w:t>
      </w:r>
      <w:r w:rsidRPr="00ED5110">
        <w:rPr>
          <w:rFonts w:ascii="Times New Roman" w:hAnsi="Times New Roman" w:cs="Times New Roman"/>
          <w:sz w:val="24"/>
          <w:szCs w:val="22"/>
        </w:rPr>
        <w:t>this section outlines how each of these dimensions can be empirically assessed and linked to professional expertise.</w:t>
      </w:r>
      <w:r>
        <w:rPr>
          <w:rFonts w:ascii="Times New Roman" w:hAnsi="Times New Roman" w:cs="Times New Roman"/>
          <w:sz w:val="24"/>
          <w:szCs w:val="22"/>
        </w:rPr>
        <w:t xml:space="preserve"> </w:t>
      </w:r>
    </w:p>
    <w:p w14:paraId="0812332D" w14:textId="4ACD6463" w:rsidR="00BB5DCD" w:rsidRPr="00BB5DCD" w:rsidRDefault="00BB5DCD" w:rsidP="00BB5DCD">
      <w:pPr>
        <w:pStyle w:val="berschrift3"/>
        <w:rPr>
          <w:rFonts w:ascii="Times New Roman" w:hAnsi="Times New Roman" w:cs="Times New Roman"/>
          <w:i w:val="0"/>
          <w:iCs/>
          <w:sz w:val="24"/>
          <w:szCs w:val="24"/>
        </w:rPr>
      </w:pPr>
      <w:r>
        <w:rPr>
          <w:rFonts w:ascii="Times New Roman" w:hAnsi="Times New Roman" w:cs="Times New Roman"/>
          <w:i w:val="0"/>
          <w:iCs/>
          <w:sz w:val="24"/>
          <w:szCs w:val="24"/>
        </w:rPr>
        <w:t xml:space="preserve">Teachers’ Strategic Knowledge. </w:t>
      </w:r>
    </w:p>
    <w:p w14:paraId="0ACCE77C" w14:textId="61FC9EE9" w:rsidR="008C345B" w:rsidRPr="008C345B" w:rsidRDefault="008C345B" w:rsidP="008C345B">
      <w:pPr>
        <w:rPr>
          <w:rFonts w:ascii="Times New Roman" w:hAnsi="Times New Roman" w:cs="Times New Roman"/>
          <w:sz w:val="24"/>
          <w:szCs w:val="22"/>
        </w:rPr>
      </w:pPr>
      <w:r w:rsidRPr="008C345B">
        <w:rPr>
          <w:rFonts w:ascii="Times New Roman" w:hAnsi="Times New Roman" w:cs="Times New Roman"/>
          <w:sz w:val="24"/>
          <w:szCs w:val="22"/>
        </w:rPr>
        <w:t>Strategic knowledge is a core component of teachers’ classroom management competence</w:t>
      </w:r>
      <w:r w:rsidR="00EF0CF8">
        <w:rPr>
          <w:rFonts w:ascii="Times New Roman" w:hAnsi="Times New Roman" w:cs="Times New Roman"/>
          <w:sz w:val="24"/>
          <w:szCs w:val="22"/>
        </w:rPr>
        <w:t xml:space="preserve"> </w:t>
      </w:r>
      <w:r w:rsidR="00EF0CF8">
        <w:rPr>
          <w:rFonts w:ascii="Times New Roman" w:hAnsi="Times New Roman" w:cs="Times New Roman"/>
          <w:sz w:val="24"/>
          <w:szCs w:val="22"/>
        </w:rPr>
        <w:fldChar w:fldCharType="begin"/>
      </w:r>
      <w:r w:rsidR="00EF0CF8">
        <w:rPr>
          <w:rFonts w:ascii="Times New Roman" w:hAnsi="Times New Roman" w:cs="Times New Roman"/>
          <w:sz w:val="24"/>
          <w:szCs w:val="22"/>
        </w:rPr>
        <w:instrText xml:space="preserve"> ADDIN ZOTERO_ITEM CSL_CITATION {"citationID":"J1iRuYOa","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EF0CF8">
        <w:rPr>
          <w:rFonts w:ascii="Times New Roman" w:hAnsi="Times New Roman" w:cs="Times New Roman"/>
          <w:sz w:val="24"/>
          <w:szCs w:val="22"/>
        </w:rPr>
        <w:fldChar w:fldCharType="separate"/>
      </w:r>
      <w:r w:rsidR="00EF0CF8" w:rsidRPr="00EF0CF8">
        <w:rPr>
          <w:rFonts w:ascii="Times New Roman" w:hAnsi="Times New Roman" w:cs="Times New Roman"/>
          <w:sz w:val="24"/>
          <w:szCs w:val="22"/>
        </w:rPr>
        <w:t xml:space="preserve">(Gold &amp; </w:t>
      </w:r>
      <w:proofErr w:type="spellStart"/>
      <w:r w:rsidR="00EF0CF8" w:rsidRPr="00EF0CF8">
        <w:rPr>
          <w:rFonts w:ascii="Times New Roman" w:hAnsi="Times New Roman" w:cs="Times New Roman"/>
          <w:sz w:val="24"/>
          <w:szCs w:val="22"/>
        </w:rPr>
        <w:t>Holodynski</w:t>
      </w:r>
      <w:proofErr w:type="spellEnd"/>
      <w:r w:rsidR="00EF0CF8" w:rsidRPr="00EF0CF8">
        <w:rPr>
          <w:rFonts w:ascii="Times New Roman" w:hAnsi="Times New Roman" w:cs="Times New Roman"/>
          <w:sz w:val="24"/>
          <w:szCs w:val="22"/>
        </w:rPr>
        <w:t>, 2015)</w:t>
      </w:r>
      <w:r w:rsidR="00EF0CF8">
        <w:rPr>
          <w:rFonts w:ascii="Times New Roman" w:hAnsi="Times New Roman" w:cs="Times New Roman"/>
          <w:sz w:val="24"/>
          <w:szCs w:val="22"/>
        </w:rPr>
        <w:fldChar w:fldCharType="end"/>
      </w:r>
      <w:r w:rsidRPr="008C345B">
        <w:rPr>
          <w:rFonts w:ascii="Times New Roman" w:hAnsi="Times New Roman" w:cs="Times New Roman"/>
          <w:sz w:val="24"/>
          <w:szCs w:val="22"/>
        </w:rPr>
        <w:t>. It refers to context-sensitive, action-oriented knowledge that enables teachers to make informed pedagogical decisions in complex and dynamic situations (</w:t>
      </w:r>
      <w:proofErr w:type="spellStart"/>
      <w:r w:rsidRPr="008C345B">
        <w:rPr>
          <w:rFonts w:ascii="Times New Roman" w:hAnsi="Times New Roman" w:cs="Times New Roman"/>
          <w:sz w:val="24"/>
          <w:szCs w:val="22"/>
        </w:rPr>
        <w:t>Fenstermacher</w:t>
      </w:r>
      <w:proofErr w:type="spellEnd"/>
      <w:r w:rsidRPr="008C345B">
        <w:rPr>
          <w:rFonts w:ascii="Times New Roman" w:hAnsi="Times New Roman" w:cs="Times New Roman"/>
          <w:sz w:val="24"/>
          <w:szCs w:val="22"/>
        </w:rPr>
        <w:t xml:space="preserve">, 1994; Doyle, 2006). Rather than relying on prescriptive rules, teachers with strong strategic knowledge are able to flexibly select appropriate courses of action that align with both instructional goals and students’ behavioral needs (Shulman, 1986; Baumert &amp; </w:t>
      </w:r>
      <w:proofErr w:type="spellStart"/>
      <w:r w:rsidRPr="008C345B">
        <w:rPr>
          <w:rFonts w:ascii="Times New Roman" w:hAnsi="Times New Roman" w:cs="Times New Roman"/>
          <w:sz w:val="24"/>
          <w:szCs w:val="22"/>
        </w:rPr>
        <w:t>Kunter</w:t>
      </w:r>
      <w:proofErr w:type="spellEnd"/>
      <w:r w:rsidRPr="008C345B">
        <w:rPr>
          <w:rFonts w:ascii="Times New Roman" w:hAnsi="Times New Roman" w:cs="Times New Roman"/>
          <w:sz w:val="24"/>
          <w:szCs w:val="22"/>
        </w:rPr>
        <w:t>, 2013).</w:t>
      </w:r>
    </w:p>
    <w:p w14:paraId="71D9432E" w14:textId="77777777" w:rsidR="008C345B" w:rsidRPr="008C345B" w:rsidRDefault="008C345B" w:rsidP="008C345B">
      <w:pPr>
        <w:rPr>
          <w:rFonts w:ascii="Times New Roman" w:hAnsi="Times New Roman" w:cs="Times New Roman"/>
          <w:sz w:val="24"/>
          <w:szCs w:val="22"/>
        </w:rPr>
      </w:pPr>
      <w:r w:rsidRPr="008C345B">
        <w:rPr>
          <w:rFonts w:ascii="Times New Roman" w:hAnsi="Times New Roman" w:cs="Times New Roman"/>
          <w:sz w:val="24"/>
          <w:szCs w:val="22"/>
        </w:rPr>
        <w:t xml:space="preserve">Expertise research has shown that expert teachers differ significantly from novices in how their knowledge is structured and accessed. Experts possess highly organized and interconnected knowledge networks, which allow them to retrieve relevant information quickly and to apply it efficiently to novel situations (Livingston &amp; </w:t>
      </w:r>
      <w:proofErr w:type="spellStart"/>
      <w:r w:rsidRPr="008C345B">
        <w:rPr>
          <w:rFonts w:ascii="Times New Roman" w:hAnsi="Times New Roman" w:cs="Times New Roman"/>
          <w:sz w:val="24"/>
          <w:szCs w:val="22"/>
        </w:rPr>
        <w:t>Borko</w:t>
      </w:r>
      <w:proofErr w:type="spellEnd"/>
      <w:r w:rsidRPr="008C345B">
        <w:rPr>
          <w:rFonts w:ascii="Times New Roman" w:hAnsi="Times New Roman" w:cs="Times New Roman"/>
          <w:sz w:val="24"/>
          <w:szCs w:val="22"/>
        </w:rPr>
        <w:t xml:space="preserve">, 1989; Goldman, 2007). These knowledge structures are shaped through experience and enable teachers to integrate pedagogical concepts with situational demands. In contrast, novices tend to rely on fragmented, less structured knowledge that may lead to rigid or less adaptive decision-making (Shulman, 1987; </w:t>
      </w:r>
      <w:proofErr w:type="spellStart"/>
      <w:r w:rsidRPr="008C345B">
        <w:rPr>
          <w:rFonts w:ascii="Times New Roman" w:hAnsi="Times New Roman" w:cs="Times New Roman"/>
          <w:sz w:val="24"/>
          <w:szCs w:val="22"/>
        </w:rPr>
        <w:t>Ophardt</w:t>
      </w:r>
      <w:proofErr w:type="spellEnd"/>
      <w:r w:rsidRPr="008C345B">
        <w:rPr>
          <w:rFonts w:ascii="Times New Roman" w:hAnsi="Times New Roman" w:cs="Times New Roman"/>
          <w:sz w:val="24"/>
          <w:szCs w:val="22"/>
        </w:rPr>
        <w:t xml:space="preserve"> &amp; Thiel, 2013).</w:t>
      </w:r>
    </w:p>
    <w:p w14:paraId="36F33253" w14:textId="77777777" w:rsidR="008C345B" w:rsidRPr="008C345B" w:rsidRDefault="008C345B" w:rsidP="008C345B">
      <w:pPr>
        <w:rPr>
          <w:rFonts w:ascii="Times New Roman" w:hAnsi="Times New Roman" w:cs="Times New Roman"/>
          <w:sz w:val="24"/>
          <w:szCs w:val="22"/>
        </w:rPr>
      </w:pPr>
      <w:r w:rsidRPr="008C345B">
        <w:rPr>
          <w:rFonts w:ascii="Times New Roman" w:hAnsi="Times New Roman" w:cs="Times New Roman"/>
          <w:sz w:val="24"/>
          <w:szCs w:val="22"/>
        </w:rPr>
        <w:t xml:space="preserve">Strategic classroom management knowledge develops through the interplay of theoretical learning and practical experience. While novice teachers often view classroom management primarily as discipline and control, expert teachers draw on a repertoire of proactive strategies aimed at establishing norms, preventing disruptions, and maintaining instructional flow (Helmke, 2022; </w:t>
      </w:r>
      <w:proofErr w:type="spellStart"/>
      <w:r w:rsidRPr="008C345B">
        <w:rPr>
          <w:rFonts w:ascii="Times New Roman" w:hAnsi="Times New Roman" w:cs="Times New Roman"/>
          <w:sz w:val="24"/>
          <w:szCs w:val="22"/>
        </w:rPr>
        <w:t>Tynjälä</w:t>
      </w:r>
      <w:proofErr w:type="spellEnd"/>
      <w:r w:rsidRPr="008C345B">
        <w:rPr>
          <w:rFonts w:ascii="Times New Roman" w:hAnsi="Times New Roman" w:cs="Times New Roman"/>
          <w:sz w:val="24"/>
          <w:szCs w:val="22"/>
        </w:rPr>
        <w:t xml:space="preserve"> et al., 1997). This development is cumulative and tied to growing professional judgment in navigating complex classroom dilemmas (Berliner, 2001).</w:t>
      </w:r>
    </w:p>
    <w:p w14:paraId="390FF927" w14:textId="6788A3B6" w:rsidR="004121D1" w:rsidRPr="004121D1" w:rsidRDefault="00BA0F10" w:rsidP="004121D1">
      <w:pPr>
        <w:rPr>
          <w:rFonts w:ascii="Times New Roman" w:hAnsi="Times New Roman" w:cs="Times New Roman"/>
          <w:sz w:val="24"/>
          <w:szCs w:val="22"/>
        </w:rPr>
      </w:pPr>
      <w:r w:rsidRPr="00BA0F10">
        <w:rPr>
          <w:rFonts w:ascii="Times New Roman" w:hAnsi="Times New Roman" w:cs="Times New Roman"/>
          <w:sz w:val="24"/>
          <w:szCs w:val="22"/>
        </w:rPr>
        <w:lastRenderedPageBreak/>
        <w:t xml:space="preserve">Previous efforts to assess classroom management knowledge have either embedded it as a subdimension within broader pedagogical knowledge tests (e.g., COACTIV-R, TEDS-M; </w:t>
      </w:r>
      <w:proofErr w:type="spellStart"/>
      <w:r w:rsidRPr="00BA0F10">
        <w:rPr>
          <w:rFonts w:ascii="Times New Roman" w:hAnsi="Times New Roman" w:cs="Times New Roman"/>
          <w:sz w:val="24"/>
          <w:szCs w:val="22"/>
        </w:rPr>
        <w:t>Kunter</w:t>
      </w:r>
      <w:proofErr w:type="spellEnd"/>
      <w:r w:rsidRPr="00BA0F10">
        <w:rPr>
          <w:rFonts w:ascii="Times New Roman" w:hAnsi="Times New Roman" w:cs="Times New Roman"/>
          <w:sz w:val="24"/>
          <w:szCs w:val="22"/>
        </w:rPr>
        <w:t xml:space="preserve"> et al., 2013; König et al., 2011) or used licensure-based assessments such as the Praxis Series (Educational Testing Service, 2011). </w:t>
      </w:r>
      <w:r w:rsidR="004121D1" w:rsidRPr="004121D1">
        <w:rPr>
          <w:rFonts w:ascii="Times New Roman" w:hAnsi="Times New Roman" w:cs="Times New Roman"/>
          <w:sz w:val="24"/>
          <w:szCs w:val="22"/>
        </w:rPr>
        <w:t>However, these instruments are either not publicly available for research, not specifically focused on classroom management, or lack contextual richness in their scenarios. Moreover, they often emphasize propositional knowledge over strategic reasoning, limiting their utility for expertise research</w:t>
      </w:r>
      <w:r w:rsidR="00FB66E5">
        <w:rPr>
          <w:rFonts w:ascii="Times New Roman" w:hAnsi="Times New Roman" w:cs="Times New Roman"/>
          <w:sz w:val="24"/>
          <w:szCs w:val="22"/>
        </w:rPr>
        <w:t xml:space="preserve"> </w:t>
      </w:r>
      <w:r w:rsidR="00FB66E5">
        <w:rPr>
          <w:rFonts w:ascii="Times New Roman" w:hAnsi="Times New Roman" w:cs="Times New Roman"/>
          <w:sz w:val="24"/>
          <w:szCs w:val="22"/>
        </w:rPr>
        <w:fldChar w:fldCharType="begin"/>
      </w:r>
      <w:r w:rsidR="00FB66E5">
        <w:rPr>
          <w:rFonts w:ascii="Times New Roman" w:hAnsi="Times New Roman" w:cs="Times New Roman"/>
          <w:sz w:val="24"/>
          <w:szCs w:val="22"/>
        </w:rPr>
        <w:instrText xml:space="preserve"> ADDIN ZOTERO_ITEM CSL_CITATION {"citationID":"wTBMu6Ae","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B66E5">
        <w:rPr>
          <w:rFonts w:ascii="Times New Roman" w:hAnsi="Times New Roman" w:cs="Times New Roman"/>
          <w:sz w:val="24"/>
          <w:szCs w:val="22"/>
        </w:rPr>
        <w:fldChar w:fldCharType="separate"/>
      </w:r>
      <w:r w:rsidR="00FB66E5" w:rsidRPr="00FB66E5">
        <w:rPr>
          <w:rFonts w:ascii="Times New Roman" w:hAnsi="Times New Roman" w:cs="Times New Roman"/>
          <w:sz w:val="24"/>
        </w:rPr>
        <w:t xml:space="preserve">(Gold &amp; </w:t>
      </w:r>
      <w:proofErr w:type="spellStart"/>
      <w:r w:rsidR="00FB66E5" w:rsidRPr="00FB66E5">
        <w:rPr>
          <w:rFonts w:ascii="Times New Roman" w:hAnsi="Times New Roman" w:cs="Times New Roman"/>
          <w:sz w:val="24"/>
        </w:rPr>
        <w:t>Holodynski</w:t>
      </w:r>
      <w:proofErr w:type="spellEnd"/>
      <w:r w:rsidR="00FB66E5" w:rsidRPr="00FB66E5">
        <w:rPr>
          <w:rFonts w:ascii="Times New Roman" w:hAnsi="Times New Roman" w:cs="Times New Roman"/>
          <w:sz w:val="24"/>
        </w:rPr>
        <w:t>, 2015)</w:t>
      </w:r>
      <w:r w:rsidR="00FB66E5">
        <w:rPr>
          <w:rFonts w:ascii="Times New Roman" w:hAnsi="Times New Roman" w:cs="Times New Roman"/>
          <w:sz w:val="24"/>
          <w:szCs w:val="22"/>
        </w:rPr>
        <w:fldChar w:fldCharType="end"/>
      </w:r>
      <w:r w:rsidR="004121D1" w:rsidRPr="004121D1">
        <w:rPr>
          <w:rFonts w:ascii="Times New Roman" w:hAnsi="Times New Roman" w:cs="Times New Roman"/>
          <w:sz w:val="24"/>
          <w:szCs w:val="22"/>
        </w:rPr>
        <w:t>.</w:t>
      </w:r>
    </w:p>
    <w:p w14:paraId="62A36588" w14:textId="37DC104B" w:rsidR="00520A55" w:rsidRDefault="004121D1" w:rsidP="00F9220E">
      <w:pPr>
        <w:rPr>
          <w:rFonts w:ascii="Times New Roman" w:hAnsi="Times New Roman" w:cs="Times New Roman"/>
          <w:sz w:val="24"/>
          <w:szCs w:val="22"/>
        </w:rPr>
      </w:pPr>
      <w:r w:rsidRPr="004121D1">
        <w:rPr>
          <w:rFonts w:ascii="Times New Roman" w:hAnsi="Times New Roman" w:cs="Times New Roman"/>
          <w:sz w:val="24"/>
          <w:szCs w:val="22"/>
        </w:rPr>
        <w:t xml:space="preserve">To address this gap, Gold and </w:t>
      </w:r>
      <w:proofErr w:type="spellStart"/>
      <w:r w:rsidRPr="004121D1">
        <w:rPr>
          <w:rFonts w:ascii="Times New Roman" w:hAnsi="Times New Roman" w:cs="Times New Roman"/>
          <w:sz w:val="24"/>
          <w:szCs w:val="22"/>
        </w:rPr>
        <w:t>Holodynski</w:t>
      </w:r>
      <w:proofErr w:type="spellEnd"/>
      <w:r w:rsidRPr="004121D1">
        <w:rPr>
          <w:rFonts w:ascii="Times New Roman" w:hAnsi="Times New Roman" w:cs="Times New Roman"/>
          <w:sz w:val="24"/>
          <w:szCs w:val="22"/>
        </w:rPr>
        <w:t xml:space="preserve"> (2015) developed a model-based SJT specifically designed to assess teachers’ strategic knowledge of classroom management. Their instrument includes realistic classroom scenarios that reflect the three major facets of classroom management</w:t>
      </w:r>
      <w:r w:rsidR="005E2247">
        <w:rPr>
          <w:rFonts w:ascii="Times New Roman" w:hAnsi="Times New Roman" w:cs="Times New Roman"/>
          <w:sz w:val="24"/>
          <w:szCs w:val="22"/>
        </w:rPr>
        <w:t xml:space="preserve"> (</w:t>
      </w:r>
      <w:r w:rsidRPr="004121D1">
        <w:rPr>
          <w:rFonts w:ascii="Times New Roman" w:hAnsi="Times New Roman" w:cs="Times New Roman"/>
          <w:sz w:val="24"/>
          <w:szCs w:val="22"/>
        </w:rPr>
        <w:t>monitoring, managing momentum, and establishing rules and routines</w:t>
      </w:r>
      <w:r w:rsidR="005E2247">
        <w:rPr>
          <w:rFonts w:ascii="Times New Roman" w:hAnsi="Times New Roman" w:cs="Times New Roman"/>
          <w:sz w:val="24"/>
          <w:szCs w:val="22"/>
        </w:rPr>
        <w:t>)</w:t>
      </w:r>
      <w:r w:rsidR="006B256A">
        <w:rPr>
          <w:rFonts w:ascii="Times New Roman" w:hAnsi="Times New Roman" w:cs="Times New Roman"/>
          <w:sz w:val="24"/>
          <w:szCs w:val="22"/>
        </w:rPr>
        <w:t>.</w:t>
      </w:r>
      <w:r w:rsidR="005E2247">
        <w:rPr>
          <w:rFonts w:ascii="Times New Roman" w:hAnsi="Times New Roman" w:cs="Times New Roman"/>
          <w:sz w:val="24"/>
          <w:szCs w:val="22"/>
        </w:rPr>
        <w:t xml:space="preserve"> </w:t>
      </w:r>
      <w:r w:rsidR="006B256A" w:rsidRPr="008C345B">
        <w:rPr>
          <w:rFonts w:ascii="Times New Roman" w:hAnsi="Times New Roman" w:cs="Times New Roman"/>
          <w:sz w:val="24"/>
          <w:szCs w:val="22"/>
        </w:rPr>
        <w:t xml:space="preserve">Validation studies have demonstrated the SJT’s sensitivity to expertise: in-service teachers significantly outperform preservice teachers, especially in scenarios requiring proactive and nuanced management strategies (Gold &amp; </w:t>
      </w:r>
      <w:proofErr w:type="spellStart"/>
      <w:r w:rsidR="006B256A" w:rsidRPr="008C345B">
        <w:rPr>
          <w:rFonts w:ascii="Times New Roman" w:hAnsi="Times New Roman" w:cs="Times New Roman"/>
          <w:sz w:val="24"/>
          <w:szCs w:val="22"/>
        </w:rPr>
        <w:t>Holodynski</w:t>
      </w:r>
      <w:proofErr w:type="spellEnd"/>
      <w:r w:rsidR="006B256A" w:rsidRPr="008C345B">
        <w:rPr>
          <w:rFonts w:ascii="Times New Roman" w:hAnsi="Times New Roman" w:cs="Times New Roman"/>
          <w:sz w:val="24"/>
          <w:szCs w:val="22"/>
        </w:rPr>
        <w:t xml:space="preserve">, 2015). </w:t>
      </w:r>
      <w:r w:rsidRPr="004121D1">
        <w:rPr>
          <w:rFonts w:ascii="Times New Roman" w:hAnsi="Times New Roman" w:cs="Times New Roman"/>
          <w:sz w:val="24"/>
          <w:szCs w:val="22"/>
        </w:rPr>
        <w:t>In contrast to dichotomous formats, their SJT asks participants to rate the effectiveness of each response, allowing for a more nuanced assessment.</w:t>
      </w:r>
      <w:r w:rsidR="006B256A">
        <w:rPr>
          <w:rFonts w:ascii="Times New Roman" w:hAnsi="Times New Roman" w:cs="Times New Roman"/>
          <w:sz w:val="24"/>
          <w:szCs w:val="22"/>
        </w:rPr>
        <w:t xml:space="preserve"> </w:t>
      </w:r>
      <w:r w:rsidR="008C345B" w:rsidRPr="008C345B">
        <w:rPr>
          <w:rFonts w:ascii="Times New Roman" w:hAnsi="Times New Roman" w:cs="Times New Roman"/>
          <w:sz w:val="24"/>
          <w:szCs w:val="22"/>
        </w:rPr>
        <w:t>These findings support the claim that strategic knowledge is not only a core component of classroom management competence but also a reliable indicator of professional expertise.</w:t>
      </w:r>
    </w:p>
    <w:p w14:paraId="0A3AEA13" w14:textId="449105C1" w:rsidR="00751975" w:rsidRPr="00BB5DCD" w:rsidRDefault="00BB5DCD" w:rsidP="00751975">
      <w:pPr>
        <w:pStyle w:val="berschrift3"/>
        <w:rPr>
          <w:rFonts w:ascii="Times New Roman" w:hAnsi="Times New Roman" w:cs="Times New Roman"/>
          <w:i w:val="0"/>
          <w:iCs/>
          <w:sz w:val="24"/>
          <w:szCs w:val="24"/>
        </w:rPr>
      </w:pPr>
      <w:r w:rsidRPr="00BB5DCD">
        <w:rPr>
          <w:rFonts w:ascii="Times New Roman" w:hAnsi="Times New Roman" w:cs="Times New Roman"/>
          <w:i w:val="0"/>
          <w:iCs/>
          <w:sz w:val="24"/>
          <w:szCs w:val="24"/>
        </w:rPr>
        <w:t>Teachers’ Professional Vision</w:t>
      </w:r>
      <w:r>
        <w:rPr>
          <w:rFonts w:ascii="Times New Roman" w:hAnsi="Times New Roman" w:cs="Times New Roman"/>
          <w:i w:val="0"/>
          <w:iCs/>
          <w:sz w:val="24"/>
          <w:szCs w:val="24"/>
        </w:rPr>
        <w:t>.</w:t>
      </w:r>
    </w:p>
    <w:p w14:paraId="3A62926A" w14:textId="530961DE"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To assess teachers’ professional vision</w:t>
      </w:r>
      <w:r w:rsidR="006131E4">
        <w:rPr>
          <w:rFonts w:ascii="Times New Roman" w:hAnsi="Times New Roman" w:cs="Times New Roman"/>
          <w:sz w:val="24"/>
          <w:szCs w:val="22"/>
        </w:rPr>
        <w:t>,</w:t>
      </w:r>
      <w:r>
        <w:rPr>
          <w:rFonts w:ascii="Times New Roman" w:hAnsi="Times New Roman" w:cs="Times New Roman"/>
          <w:sz w:val="24"/>
          <w:szCs w:val="22"/>
        </w:rPr>
        <w:t xml:space="preserve"> </w:t>
      </w:r>
      <w:r w:rsidRPr="00F9220E">
        <w:rPr>
          <w:rFonts w:ascii="Times New Roman" w:hAnsi="Times New Roman" w:cs="Times New Roman"/>
          <w:sz w:val="24"/>
          <w:szCs w:val="22"/>
        </w:rPr>
        <w:t>understood as their ability to perceive and interpret relevant events in the classroom</w:t>
      </w:r>
      <w:r w:rsidR="006131E4">
        <w:rPr>
          <w:rFonts w:ascii="Times New Roman" w:hAnsi="Times New Roman" w:cs="Times New Roman"/>
          <w:sz w:val="24"/>
          <w:szCs w:val="22"/>
        </w:rPr>
        <w:t>,</w:t>
      </w:r>
      <w:r>
        <w:rPr>
          <w:rFonts w:ascii="Times New Roman" w:hAnsi="Times New Roman" w:cs="Times New Roman"/>
          <w:sz w:val="24"/>
          <w:szCs w:val="22"/>
        </w:rPr>
        <w:t xml:space="preserve"> </w:t>
      </w:r>
      <w:r w:rsidRPr="00F9220E">
        <w:rPr>
          <w:rFonts w:ascii="Times New Roman" w:hAnsi="Times New Roman" w:cs="Times New Roman"/>
          <w:sz w:val="24"/>
          <w:szCs w:val="22"/>
        </w:rPr>
        <w:t xml:space="preserve">eye-tracking has become an established process-based measurement method. It captures attentional behavior in real time and enables inferences about underlying cognitive mechanisms such as noticing and attention control, which typically </w:t>
      </w:r>
      <w:r w:rsidRPr="00F9220E">
        <w:rPr>
          <w:rFonts w:ascii="Times New Roman" w:hAnsi="Times New Roman" w:cs="Times New Roman"/>
          <w:sz w:val="24"/>
          <w:szCs w:val="22"/>
        </w:rPr>
        <w:lastRenderedPageBreak/>
        <w:t xml:space="preserve">occur unconsciously and cannot be verbalized reliably (Grub et al., 2020; Seidel &amp; </w:t>
      </w:r>
      <w:proofErr w:type="spellStart"/>
      <w:r w:rsidRPr="00F9220E">
        <w:rPr>
          <w:rFonts w:ascii="Times New Roman" w:hAnsi="Times New Roman" w:cs="Times New Roman"/>
          <w:sz w:val="24"/>
          <w:szCs w:val="22"/>
        </w:rPr>
        <w:t>Stürmer</w:t>
      </w:r>
      <w:proofErr w:type="spellEnd"/>
      <w:r w:rsidRPr="00F9220E">
        <w:rPr>
          <w:rFonts w:ascii="Times New Roman" w:hAnsi="Times New Roman" w:cs="Times New Roman"/>
          <w:sz w:val="24"/>
          <w:szCs w:val="22"/>
        </w:rPr>
        <w:t xml:space="preserve">, 2014; van den </w:t>
      </w:r>
      <w:proofErr w:type="spellStart"/>
      <w:r w:rsidRPr="00F9220E">
        <w:rPr>
          <w:rFonts w:ascii="Times New Roman" w:hAnsi="Times New Roman" w:cs="Times New Roman"/>
          <w:sz w:val="24"/>
          <w:szCs w:val="22"/>
        </w:rPr>
        <w:t>Bogert</w:t>
      </w:r>
      <w:proofErr w:type="spellEnd"/>
      <w:r w:rsidRPr="00F9220E">
        <w:rPr>
          <w:rFonts w:ascii="Times New Roman" w:hAnsi="Times New Roman" w:cs="Times New Roman"/>
          <w:sz w:val="24"/>
          <w:szCs w:val="22"/>
        </w:rPr>
        <w:t xml:space="preserve"> et al., 2014).</w:t>
      </w:r>
    </w:p>
    <w:p w14:paraId="7297B3FD" w14:textId="77777777"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Eye-tracking data are commonly analyzed using fixation-based metrics, as fixations are considered behavioral indicators of cognitive processing (Just &amp; Carpenter, 1976). A fixation is defined as the moment when the eyes remain still over a visual object or person for a brief period, indicating focused attention (</w:t>
      </w:r>
      <w:proofErr w:type="spellStart"/>
      <w:r w:rsidRPr="00F9220E">
        <w:rPr>
          <w:rFonts w:ascii="Times New Roman" w:hAnsi="Times New Roman" w:cs="Times New Roman"/>
          <w:sz w:val="24"/>
          <w:szCs w:val="22"/>
        </w:rPr>
        <w:t>Holmqvist</w:t>
      </w:r>
      <w:proofErr w:type="spellEnd"/>
      <w:r w:rsidRPr="00F9220E">
        <w:rPr>
          <w:rFonts w:ascii="Times New Roman" w:hAnsi="Times New Roman" w:cs="Times New Roman"/>
          <w:sz w:val="24"/>
          <w:szCs w:val="22"/>
        </w:rPr>
        <w:t xml:space="preserve"> et al., 2011). Fixations are characterized by their frequency (number of fixations) and duration (average time in milliseconds), both of which can be used to infer how visual information is processed (</w:t>
      </w:r>
      <w:proofErr w:type="spellStart"/>
      <w:r w:rsidRPr="00F9220E">
        <w:rPr>
          <w:rFonts w:ascii="Times New Roman" w:hAnsi="Times New Roman" w:cs="Times New Roman"/>
          <w:sz w:val="24"/>
          <w:szCs w:val="22"/>
        </w:rPr>
        <w:t>Gegenfurtner</w:t>
      </w:r>
      <w:proofErr w:type="spellEnd"/>
      <w:r w:rsidRPr="00F9220E">
        <w:rPr>
          <w:rFonts w:ascii="Times New Roman" w:hAnsi="Times New Roman" w:cs="Times New Roman"/>
          <w:sz w:val="24"/>
          <w:szCs w:val="22"/>
        </w:rPr>
        <w:t xml:space="preserve"> et al., 2018; Negi &amp; Mitra, 2020).</w:t>
      </w:r>
    </w:p>
    <w:p w14:paraId="40E0D5B0" w14:textId="77777777"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The relationship between these two parameters is often summarized in the Gaze Relational Index (GRI), a derived metric that divides average fixation duration by total fixation count (</w:t>
      </w:r>
      <w:proofErr w:type="spellStart"/>
      <w:r w:rsidRPr="00F9220E">
        <w:rPr>
          <w:rFonts w:ascii="Times New Roman" w:hAnsi="Times New Roman" w:cs="Times New Roman"/>
          <w:sz w:val="24"/>
          <w:szCs w:val="22"/>
        </w:rPr>
        <w:t>Gegenfurtner</w:t>
      </w:r>
      <w:proofErr w:type="spellEnd"/>
      <w:r w:rsidRPr="00F9220E">
        <w:rPr>
          <w:rFonts w:ascii="Times New Roman" w:hAnsi="Times New Roman" w:cs="Times New Roman"/>
          <w:sz w:val="24"/>
          <w:szCs w:val="22"/>
        </w:rPr>
        <w:t xml:space="preserve"> et al., 2020; Lowe &amp; </w:t>
      </w:r>
      <w:proofErr w:type="spellStart"/>
      <w:r w:rsidRPr="00F9220E">
        <w:rPr>
          <w:rFonts w:ascii="Times New Roman" w:hAnsi="Times New Roman" w:cs="Times New Roman"/>
          <w:sz w:val="24"/>
          <w:szCs w:val="22"/>
        </w:rPr>
        <w:t>Boucheix</w:t>
      </w:r>
      <w:proofErr w:type="spellEnd"/>
      <w:r w:rsidRPr="00F9220E">
        <w:rPr>
          <w:rFonts w:ascii="Times New Roman" w:hAnsi="Times New Roman" w:cs="Times New Roman"/>
          <w:sz w:val="24"/>
          <w:szCs w:val="22"/>
        </w:rPr>
        <w:t>, 2016). Lower GRI values typically indicate short fixations combined with frequent gaze shifts and are associated with more efficient, top-down driven scanning behavior. Higher values suggest longer fixations with fewer shifts, indicating a slower, potentially more cognitively loaded processing pattern (</w:t>
      </w:r>
      <w:proofErr w:type="spellStart"/>
      <w:r w:rsidRPr="00F9220E">
        <w:rPr>
          <w:rFonts w:ascii="Times New Roman" w:hAnsi="Times New Roman" w:cs="Times New Roman"/>
          <w:sz w:val="24"/>
          <w:szCs w:val="22"/>
        </w:rPr>
        <w:t>Gegenfurtner</w:t>
      </w:r>
      <w:proofErr w:type="spellEnd"/>
      <w:r w:rsidRPr="00F9220E">
        <w:rPr>
          <w:rFonts w:ascii="Times New Roman" w:hAnsi="Times New Roman" w:cs="Times New Roman"/>
          <w:sz w:val="24"/>
          <w:szCs w:val="22"/>
        </w:rPr>
        <w:t xml:space="preserve"> et al., 2020).</w:t>
      </w:r>
    </w:p>
    <w:p w14:paraId="3F16462E" w14:textId="59F9D18F" w:rsidR="00114401" w:rsidRDefault="00F9220E" w:rsidP="002D46FF">
      <w:pPr>
        <w:rPr>
          <w:rFonts w:ascii="Times New Roman" w:hAnsi="Times New Roman" w:cs="Times New Roman"/>
          <w:sz w:val="24"/>
          <w:szCs w:val="22"/>
        </w:rPr>
      </w:pPr>
      <w:r w:rsidRPr="00F9220E">
        <w:rPr>
          <w:rFonts w:ascii="Times New Roman" w:hAnsi="Times New Roman" w:cs="Times New Roman"/>
          <w:sz w:val="24"/>
          <w:szCs w:val="22"/>
        </w:rPr>
        <w:t xml:space="preserve">In the context of classroom management, these indicators have been used to differentiate expertise levels. Studies consistently show that expert teachers exhibit more dynamic and </w:t>
      </w:r>
      <w:r w:rsidR="002B0F9D">
        <w:rPr>
          <w:rFonts w:ascii="Times New Roman" w:hAnsi="Times New Roman" w:cs="Times New Roman"/>
          <w:sz w:val="24"/>
          <w:szCs w:val="22"/>
        </w:rPr>
        <w:t xml:space="preserve">efficient </w:t>
      </w:r>
      <w:r w:rsidRPr="00F9220E">
        <w:rPr>
          <w:rFonts w:ascii="Times New Roman" w:hAnsi="Times New Roman" w:cs="Times New Roman"/>
          <w:sz w:val="24"/>
          <w:szCs w:val="22"/>
        </w:rPr>
        <w:t xml:space="preserve">gaze behavior than novices (Cortina et al., 2015; McIntyre, 2016; </w:t>
      </w:r>
      <w:r w:rsidR="00CC5540" w:rsidRPr="00CC5540">
        <w:rPr>
          <w:rFonts w:ascii="Times New Roman" w:hAnsi="Times New Roman" w:cs="Times New Roman"/>
          <w:sz w:val="24"/>
          <w:szCs w:val="22"/>
        </w:rPr>
        <w:t>Dessus et al.</w:t>
      </w:r>
      <w:r w:rsidR="00CC5540">
        <w:rPr>
          <w:rFonts w:ascii="Times New Roman" w:hAnsi="Times New Roman" w:cs="Times New Roman"/>
          <w:sz w:val="24"/>
          <w:szCs w:val="22"/>
        </w:rPr>
        <w:t xml:space="preserve">, 2016; </w:t>
      </w:r>
      <w:r w:rsidRPr="00F9220E">
        <w:rPr>
          <w:rFonts w:ascii="Times New Roman" w:hAnsi="Times New Roman" w:cs="Times New Roman"/>
          <w:sz w:val="24"/>
          <w:szCs w:val="22"/>
        </w:rPr>
        <w:t xml:space="preserve">Huang, 2018; </w:t>
      </w:r>
      <w:proofErr w:type="spellStart"/>
      <w:r w:rsidR="00CC5540" w:rsidRPr="00CC5540">
        <w:rPr>
          <w:rFonts w:ascii="Times New Roman" w:hAnsi="Times New Roman" w:cs="Times New Roman"/>
          <w:sz w:val="24"/>
          <w:szCs w:val="22"/>
        </w:rPr>
        <w:t>Gegenfurtner</w:t>
      </w:r>
      <w:proofErr w:type="spellEnd"/>
      <w:r w:rsidR="00CC5540" w:rsidRPr="00CC5540">
        <w:rPr>
          <w:rFonts w:ascii="Times New Roman" w:hAnsi="Times New Roman" w:cs="Times New Roman"/>
          <w:sz w:val="24"/>
          <w:szCs w:val="22"/>
        </w:rPr>
        <w:t xml:space="preserve"> et al.</w:t>
      </w:r>
      <w:r w:rsidR="00CC5540">
        <w:rPr>
          <w:rFonts w:ascii="Times New Roman" w:hAnsi="Times New Roman" w:cs="Times New Roman"/>
          <w:sz w:val="24"/>
          <w:szCs w:val="22"/>
        </w:rPr>
        <w:t xml:space="preserve">, </w:t>
      </w:r>
      <w:r w:rsidR="00CC5540" w:rsidRPr="00CC5540">
        <w:rPr>
          <w:rFonts w:ascii="Times New Roman" w:hAnsi="Times New Roman" w:cs="Times New Roman"/>
          <w:sz w:val="24"/>
          <w:szCs w:val="22"/>
        </w:rPr>
        <w:t>2020</w:t>
      </w:r>
      <w:r w:rsidRPr="00F9220E">
        <w:rPr>
          <w:rFonts w:ascii="Times New Roman" w:hAnsi="Times New Roman" w:cs="Times New Roman"/>
          <w:sz w:val="24"/>
          <w:szCs w:val="22"/>
        </w:rPr>
        <w:t xml:space="preserve">). For instance, </w:t>
      </w:r>
      <w:r w:rsidR="002D46FF" w:rsidRPr="002D46FF">
        <w:rPr>
          <w:rFonts w:ascii="Times New Roman" w:hAnsi="Times New Roman" w:cs="Times New Roman"/>
          <w:sz w:val="24"/>
          <w:szCs w:val="22"/>
        </w:rPr>
        <w:t>Cortina et al. (2015), for example, investigated attention distribution among 12 mentor-mentee teacher pairs, finding that mentors distributed their gaze more evenly across students, while mentees focused on fewer individuals. This suggests that expert teachers maintain broader classroom awareness, though the study’s small sample size limits its validity. In another study, McIntyre (2016) compared 40 teachers from England and Hong Kong, finding that experts focused more on students, while novices were more distracted by teaching materials and non-relevant stimuli. Huang (2018) analyzed mobile eye-tracking data from 25 expert-novice teacher pairs, finding that experts distributed their gaze more broadly across the classroom, while novices focused on fewer objects. Experts also exhibited shorter, task-relevant fixations, reducing distractions and improving situational awareness.</w:t>
      </w:r>
      <w:r w:rsidR="002D46FF">
        <w:rPr>
          <w:rFonts w:ascii="Times New Roman" w:hAnsi="Times New Roman" w:cs="Times New Roman"/>
          <w:sz w:val="24"/>
          <w:szCs w:val="22"/>
        </w:rPr>
        <w:t xml:space="preserve"> </w:t>
      </w:r>
      <w:r w:rsidR="00114401" w:rsidRPr="00114401">
        <w:rPr>
          <w:rFonts w:ascii="Times New Roman" w:hAnsi="Times New Roman" w:cs="Times New Roman"/>
          <w:sz w:val="24"/>
          <w:szCs w:val="22"/>
        </w:rPr>
        <w:t>Dessus et al. (2016) extended these findings by analyzing the gaze behavior of two novice and two expert teachers during full-length math lessons in primary school using mobile eye-tracking. Although the study had a small sample (</w:t>
      </w:r>
      <w:r w:rsidR="00114401" w:rsidRPr="00114401">
        <w:rPr>
          <w:rFonts w:ascii="Times New Roman" w:hAnsi="Times New Roman" w:cs="Times New Roman"/>
          <w:i/>
          <w:iCs/>
          <w:sz w:val="24"/>
          <w:szCs w:val="22"/>
        </w:rPr>
        <w:t>N</w:t>
      </w:r>
      <w:r w:rsidR="00114401" w:rsidRPr="00114401">
        <w:rPr>
          <w:rFonts w:ascii="Times New Roman" w:hAnsi="Times New Roman" w:cs="Times New Roman"/>
          <w:sz w:val="24"/>
          <w:szCs w:val="22"/>
        </w:rPr>
        <w:t xml:space="preserve"> = 4), it provided detailed insights into gaze distribution and attentional strategies. Experienced teachers showed lower attentional lability</w:t>
      </w:r>
      <w:r w:rsidR="00114401">
        <w:rPr>
          <w:rFonts w:ascii="Times New Roman" w:hAnsi="Times New Roman" w:cs="Times New Roman"/>
          <w:sz w:val="24"/>
          <w:szCs w:val="22"/>
        </w:rPr>
        <w:t xml:space="preserve">, </w:t>
      </w:r>
      <w:r w:rsidR="00114401" w:rsidRPr="00114401">
        <w:rPr>
          <w:rFonts w:ascii="Times New Roman" w:hAnsi="Times New Roman" w:cs="Times New Roman"/>
          <w:sz w:val="24"/>
          <w:szCs w:val="22"/>
        </w:rPr>
        <w:t>i.e., fewer rapid gaze shifts</w:t>
      </w:r>
      <w:r w:rsidR="00114401">
        <w:rPr>
          <w:rFonts w:ascii="Times New Roman" w:hAnsi="Times New Roman" w:cs="Times New Roman"/>
          <w:sz w:val="24"/>
          <w:szCs w:val="22"/>
        </w:rPr>
        <w:t xml:space="preserve">, </w:t>
      </w:r>
      <w:r w:rsidR="00114401" w:rsidRPr="00114401">
        <w:rPr>
          <w:rFonts w:ascii="Times New Roman" w:hAnsi="Times New Roman" w:cs="Times New Roman"/>
          <w:sz w:val="24"/>
          <w:szCs w:val="22"/>
        </w:rPr>
        <w:t>and distributed their attention more evenly across students. Novices, in contrast, tended to focus disproportionately on a few individuals, regardless of their behavioral or academic characteristics. These differences were associated with higher CLASS scores among expert teachers, suggesting a link between gaze regulation, classroom climate, and instructional quality.</w:t>
      </w:r>
    </w:p>
    <w:p w14:paraId="0C72A69E" w14:textId="2A710BC5" w:rsidR="00F9220E" w:rsidRPr="00F9220E" w:rsidRDefault="00B02BE9" w:rsidP="002D46FF">
      <w:pPr>
        <w:rPr>
          <w:rFonts w:ascii="Times New Roman" w:hAnsi="Times New Roman" w:cs="Times New Roman"/>
          <w:sz w:val="24"/>
          <w:szCs w:val="22"/>
        </w:rPr>
      </w:pPr>
      <w:r w:rsidRPr="00B02BE9">
        <w:rPr>
          <w:rFonts w:ascii="Times New Roman" w:hAnsi="Times New Roman" w:cs="Times New Roman"/>
          <w:sz w:val="24"/>
          <w:szCs w:val="22"/>
        </w:rPr>
        <w:t xml:space="preserve">In a reanalysis of two studies, </w:t>
      </w:r>
      <w:proofErr w:type="spellStart"/>
      <w:r w:rsidRPr="00B02BE9">
        <w:rPr>
          <w:rFonts w:ascii="Times New Roman" w:hAnsi="Times New Roman" w:cs="Times New Roman"/>
          <w:sz w:val="24"/>
          <w:szCs w:val="22"/>
        </w:rPr>
        <w:t>Gegenfurtner</w:t>
      </w:r>
      <w:proofErr w:type="spellEnd"/>
      <w:r w:rsidRPr="00B02BE9">
        <w:rPr>
          <w:rFonts w:ascii="Times New Roman" w:hAnsi="Times New Roman" w:cs="Times New Roman"/>
          <w:sz w:val="24"/>
          <w:szCs w:val="22"/>
        </w:rPr>
        <w:t xml:space="preserve"> et al. (2020) found that experts generally showed lower GRI values than novices, especially in familiar task contexts. While differences were not always statistically significant, the GRI proved useful for comparing visual processing patterns across expertise levels and task demands. Its application in classroom settings is still limited and calls for further research.</w:t>
      </w:r>
    </w:p>
    <w:p w14:paraId="41C4F5A9" w14:textId="75B2EA02" w:rsidR="00F90E72"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Beyond fixation-based measures, time to first fixation (TTFF) has also emerged as a relevant metric in classroom management research</w:t>
      </w:r>
      <w:r w:rsidR="0080146A">
        <w:rPr>
          <w:rFonts w:ascii="Times New Roman" w:hAnsi="Times New Roman" w:cs="Times New Roman"/>
          <w:sz w:val="24"/>
          <w:szCs w:val="22"/>
        </w:rPr>
        <w:t xml:space="preserve"> (e.g.,</w:t>
      </w:r>
      <w:r w:rsidR="0080146A">
        <w:rPr>
          <w:rFonts w:ascii="Times New Roman" w:hAnsi="Times New Roman" w:cs="Times New Roman"/>
          <w:sz w:val="24"/>
          <w:szCs w:val="22"/>
        </w:rPr>
        <w:fldChar w:fldCharType="begin"/>
      </w:r>
      <w:r w:rsidR="001E7B6F">
        <w:rPr>
          <w:rFonts w:ascii="Times New Roman" w:hAnsi="Times New Roman" w:cs="Times New Roman"/>
          <w:sz w:val="24"/>
          <w:szCs w:val="22"/>
        </w:rPr>
        <w:instrText xml:space="preserve"> ADDIN ZOTERO_ITEM CSL_CITATION {"citationID":"xyKXwVkw","properties":{"formattedCitation":"(Keskin et al., 2023; Yamamoto &amp; Imai-Matsumura, 2013)","plainCitation":"(Keskin et al., 2023; Yamamoto &amp; Imai-Matsumura, 2013)","noteIndex":0},"citationItems":[{"id":1166,"uris":["http://zotero.org/groups/5349517/items/UG7SJYUH"],"itemData":{"id":1166,"type":"article-journal","abstract":"&lt;p&gt;In classrooms, ethnic minority students are often confronted with several disadvantages – such as lower academic achievement, more negative teacher attitudes, and less teacher recognition – which are all well examined in educational research. This study sought to understand if more negative teacher attitudes and lower teacher recognition are reflected in teacher gaze. Controlling for student behavior, do teachers look more on ethnic majority than on ethnic minority students? If teachers have a visual preference for ethnic majority students in their classrooms, then we would expect that teachers show a higher number of fixations, longer duration of fixations, and shorter times to first fixation on ethnic majority compared with ethnic minority students. To test this assumption, we designed an explanatory sequential mixed-method study with a sample of 83 pre-service teachers. First, pre-service teachers were invited to watch a video of a classroom situation while their eye movements were recorded. Second, after watching the video, they were asked to take written notes on (a) how they perceived the teacher in the video attended to ethnic minority students and (b) which own experiences they can relate to situations in the video. Finally, a standardized survey measured participants’ age, gender, ethnic background, explicit attitudes toward ethnic minority students, self-efficacy for teaching ethnic minority students, and stereotypes associated with the motivation of ethnic minority students. Results indicated that, in contrast to our hypothesis, pre-service teachers had longer fixation durations on ethnic minority compared with ethnic majority students. In addition, pre-service teachers’ explicit attitudes correlated positively with number (&lt;italic&gt;r&lt;/italic&gt; = 0.26, &lt;italic&gt;p&lt;/italic&gt; &amp;lt; 0.05) and duration (&lt;italic&gt;r&lt;/italic&gt; = 0.31, &lt;italic&gt;p&lt;/italic&gt; &amp;lt; 0.05) of fixations, suggesting that pre-service teachers with more positive attitudes toward ethnic minority students also looked more and longer on ethnic minority students. Furthermore, qualitative analyses indicated that pre-service teachers associated the disadvantaged situations for ethnic minority students with teachers’ stereotypes and student language difficulties; they also referred to their own ethnic minority when reflecting on specific situations in the video. We discuss these findings considering their significance for teacher education and professional development and their implications for further research on dealing with student diversity.&lt;/p&gt;","container-title":"Frontiers in Education","DOI":"10.3389/feduc.2023.1272671","ISSN":"2504-284X","journalAbbreviation":"Front. Educ.","language":"English","note":"publisher: Frontiers","source":"Frontiers","title":"Relations between pre-service teacher gaze, teacher attitude, and student ethnicity","URL":"https://www.frontiersin.org/journals/education/articles/10.3389/feduc.2023.1272671/full","volume":"8","author":[{"family":"Keskin","given":"Özün"},{"family":"Gabel","given":"Sylvia"},{"family":"Kollar","given":"Ingo"},{"family":"Gegenfurtner","given":"Andreas"}],"accessed":{"date-parts":[["2025",3,31]]},"issued":{"date-parts":[["2023",11,30]]}}},{"id":1168,"uris":["http://zotero.org/groups/5349517/items/VZTMFZNT"],"itemData":{"id":1168,"type":"article-journal","abstract":"In the current study, an eye tracker was used to examine the gaze of teachers while they watched a video of a lesson. We found no difference in teaching experience between teachers who were aware and those who were unaware of students' misbehavior. In addition, teachers who noticed students' misbehavior fixated on target students more frequently and longer than teachers who did not notice the misbehavior. However, we found no difference in the duration of each fixation, and thus, frequent fixations seemed to make fixation length longer. Moreover, we found no difference in the time to the first fixation on target students between groups. These results suggest that there is no relationship between teaching experience and the ability to notice students' negative behavior and that aware teachers make frequent fixations on students' misbehavior. Our study shows that eye tracking is a novel technique that reveals perceptual characteristics of teachers.","container-title":"Comprehensive Psychology","DOI":"10.2466/01.IT.2.6","ISSN":"2165-2228","language":"EN","note":"publisher: SAGE Publications Inc","page":"01.IT.2.6","source":"SAGE Journals","title":"Teachers' Gaze and Awareness of Students' Behavior: Using An Eye Tracker","title-short":"Teachers' Gaze and Awareness of Students' Behavior","volume":"2","author":[{"family":"Yamamoto","given":"Tsuyoshi"},{"family":"Imai-Matsumura","given":"Kyoko"}],"issued":{"date-parts":[["2013",1,1]]}}}],"schema":"https://github.com/citation-style-language/schema/raw/master/csl-citation.json"} </w:instrText>
      </w:r>
      <w:r w:rsidR="0080146A">
        <w:rPr>
          <w:rFonts w:ascii="Times New Roman" w:hAnsi="Times New Roman" w:cs="Times New Roman"/>
          <w:sz w:val="24"/>
          <w:szCs w:val="22"/>
        </w:rPr>
        <w:fldChar w:fldCharType="separate"/>
      </w:r>
      <w:r w:rsidR="001E7B6F" w:rsidRPr="001E7B6F">
        <w:rPr>
          <w:rFonts w:ascii="Times New Roman" w:hAnsi="Times New Roman" w:cs="Times New Roman"/>
          <w:sz w:val="24"/>
        </w:rPr>
        <w:t xml:space="preserve"> Yamamoto &amp; Imai-Matsumura, 2013</w:t>
      </w:r>
      <w:r w:rsidR="001E7B6F">
        <w:rPr>
          <w:rFonts w:ascii="Times New Roman" w:hAnsi="Times New Roman" w:cs="Times New Roman"/>
          <w:sz w:val="24"/>
        </w:rPr>
        <w:t xml:space="preserve">; </w:t>
      </w:r>
      <w:proofErr w:type="spellStart"/>
      <w:r w:rsidR="001E7B6F" w:rsidRPr="001E7B6F">
        <w:rPr>
          <w:rFonts w:ascii="Times New Roman" w:hAnsi="Times New Roman" w:cs="Times New Roman"/>
          <w:sz w:val="24"/>
        </w:rPr>
        <w:t>Keskin</w:t>
      </w:r>
      <w:proofErr w:type="spellEnd"/>
      <w:r w:rsidR="001E7B6F" w:rsidRPr="001E7B6F">
        <w:rPr>
          <w:rFonts w:ascii="Times New Roman" w:hAnsi="Times New Roman" w:cs="Times New Roman"/>
          <w:sz w:val="24"/>
        </w:rPr>
        <w:t xml:space="preserve"> et al., 2023</w:t>
      </w:r>
      <w:r w:rsidR="001E7B6F" w:rsidRPr="001E7B6F">
        <w:rPr>
          <w:rFonts w:ascii="Times New Roman" w:hAnsi="Times New Roman" w:cs="Times New Roman"/>
          <w:sz w:val="24"/>
        </w:rPr>
        <w:t>)</w:t>
      </w:r>
      <w:r w:rsidR="0080146A">
        <w:rPr>
          <w:rFonts w:ascii="Times New Roman" w:hAnsi="Times New Roman" w:cs="Times New Roman"/>
          <w:sz w:val="24"/>
          <w:szCs w:val="22"/>
        </w:rPr>
        <w:fldChar w:fldCharType="end"/>
      </w:r>
      <w:r w:rsidRPr="00F9220E">
        <w:rPr>
          <w:rFonts w:ascii="Times New Roman" w:hAnsi="Times New Roman" w:cs="Times New Roman"/>
          <w:sz w:val="24"/>
          <w:szCs w:val="22"/>
        </w:rPr>
        <w:t>. TTFF captures the latency between the onset of a salient classroom event (e.g., a disruption) and the first fixation on the relevant target (e.g., the disruptive student).</w:t>
      </w:r>
      <w:r w:rsidR="00E343E6">
        <w:rPr>
          <w:rFonts w:ascii="Times New Roman" w:hAnsi="Times New Roman" w:cs="Times New Roman"/>
          <w:sz w:val="24"/>
          <w:szCs w:val="22"/>
        </w:rPr>
        <w:t xml:space="preserve"> </w:t>
      </w:r>
      <w:r w:rsidR="00E343E6" w:rsidRPr="00E343E6">
        <w:rPr>
          <w:rFonts w:ascii="Times New Roman" w:hAnsi="Times New Roman" w:cs="Times New Roman"/>
          <w:sz w:val="24"/>
          <w:szCs w:val="22"/>
        </w:rPr>
        <w:t xml:space="preserve">Although TTFF is often interpreted as a marker of situational awareness, findings are mixed. In a study by </w:t>
      </w:r>
      <w:r w:rsidR="00E343E6" w:rsidRPr="00F4581F">
        <w:rPr>
          <w:rFonts w:ascii="Times New Roman" w:hAnsi="Times New Roman" w:cs="Times New Roman"/>
          <w:sz w:val="24"/>
          <w:szCs w:val="22"/>
        </w:rPr>
        <w:t xml:space="preserve">Yamamoto </w:t>
      </w:r>
      <w:r w:rsidR="00F4581F">
        <w:rPr>
          <w:rFonts w:ascii="Times New Roman" w:hAnsi="Times New Roman" w:cs="Times New Roman"/>
          <w:sz w:val="24"/>
          <w:szCs w:val="22"/>
        </w:rPr>
        <w:t>&amp;</w:t>
      </w:r>
      <w:r w:rsidR="00E343E6" w:rsidRPr="00F4581F">
        <w:rPr>
          <w:rFonts w:ascii="Times New Roman" w:hAnsi="Times New Roman" w:cs="Times New Roman"/>
          <w:sz w:val="24"/>
          <w:szCs w:val="22"/>
        </w:rPr>
        <w:t xml:space="preserve"> Imai-Matsumura (2013),</w:t>
      </w:r>
      <w:r w:rsidR="00E343E6" w:rsidRPr="00E343E6">
        <w:rPr>
          <w:rFonts w:ascii="Times New Roman" w:hAnsi="Times New Roman" w:cs="Times New Roman"/>
          <w:sz w:val="24"/>
          <w:szCs w:val="22"/>
        </w:rPr>
        <w:t xml:space="preserve"> teachers who noticed student misbehavior did </w:t>
      </w:r>
      <w:r w:rsidR="00E343E6" w:rsidRPr="00F4581F">
        <w:rPr>
          <w:rFonts w:ascii="Times New Roman" w:hAnsi="Times New Roman" w:cs="Times New Roman"/>
          <w:sz w:val="24"/>
          <w:szCs w:val="22"/>
        </w:rPr>
        <w:t>not</w:t>
      </w:r>
      <w:r w:rsidR="00E343E6" w:rsidRPr="00E343E6">
        <w:rPr>
          <w:rFonts w:ascii="Times New Roman" w:hAnsi="Times New Roman" w:cs="Times New Roman"/>
          <w:sz w:val="24"/>
          <w:szCs w:val="22"/>
        </w:rPr>
        <w:t xml:space="preserve"> fixate earlier on the target students than those who missed it. Similarly, </w:t>
      </w:r>
      <w:proofErr w:type="spellStart"/>
      <w:r w:rsidR="00E343E6" w:rsidRPr="00F4581F">
        <w:rPr>
          <w:rFonts w:ascii="Times New Roman" w:hAnsi="Times New Roman" w:cs="Times New Roman"/>
          <w:sz w:val="24"/>
          <w:szCs w:val="22"/>
        </w:rPr>
        <w:t>Keskin</w:t>
      </w:r>
      <w:proofErr w:type="spellEnd"/>
      <w:r w:rsidR="00E343E6" w:rsidRPr="00F4581F">
        <w:rPr>
          <w:rFonts w:ascii="Times New Roman" w:hAnsi="Times New Roman" w:cs="Times New Roman"/>
          <w:sz w:val="24"/>
          <w:szCs w:val="22"/>
        </w:rPr>
        <w:t xml:space="preserve"> et al. (2023)</w:t>
      </w:r>
      <w:r w:rsidR="00E343E6" w:rsidRPr="00E343E6">
        <w:rPr>
          <w:rFonts w:ascii="Times New Roman" w:hAnsi="Times New Roman" w:cs="Times New Roman"/>
          <w:sz w:val="24"/>
          <w:szCs w:val="22"/>
        </w:rPr>
        <w:t xml:space="preserve"> found no significant differences in TTFF related to student background. These results suggest that TTFF alone may not reliably reflect expertise but should be interpreted alongside complementary measures such as fixation frequency and distribution.</w:t>
      </w:r>
    </w:p>
    <w:p w14:paraId="250358D9" w14:textId="7B38814A" w:rsidR="00F9220E" w:rsidRP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 xml:space="preserve">Despite growing interest, research on the GRI in teaching contexts remains limited. Several studies have highlighted its potential as a standardized efficiency indicator but note that its interpretation depends on task complexity and instructional context (Gabel et al., 2023; </w:t>
      </w:r>
      <w:proofErr w:type="spellStart"/>
      <w:r w:rsidRPr="00F9220E">
        <w:rPr>
          <w:rFonts w:ascii="Times New Roman" w:hAnsi="Times New Roman" w:cs="Times New Roman"/>
          <w:sz w:val="24"/>
          <w:szCs w:val="22"/>
        </w:rPr>
        <w:t>Kosel</w:t>
      </w:r>
      <w:proofErr w:type="spellEnd"/>
      <w:r w:rsidRPr="00F9220E">
        <w:rPr>
          <w:rFonts w:ascii="Times New Roman" w:hAnsi="Times New Roman" w:cs="Times New Roman"/>
          <w:sz w:val="24"/>
          <w:szCs w:val="22"/>
        </w:rPr>
        <w:t xml:space="preserve"> et al., 2023). Furthermore, many eye-tracking studies in teacher research suffer from small sample sizes (e.g., </w:t>
      </w:r>
      <w:proofErr w:type="spellStart"/>
      <w:r w:rsidRPr="00F9220E">
        <w:rPr>
          <w:rFonts w:ascii="Times New Roman" w:hAnsi="Times New Roman" w:cs="Times New Roman"/>
          <w:sz w:val="24"/>
          <w:szCs w:val="22"/>
        </w:rPr>
        <w:t>Pouta</w:t>
      </w:r>
      <w:proofErr w:type="spellEnd"/>
      <w:r w:rsidRPr="00F9220E">
        <w:rPr>
          <w:rFonts w:ascii="Times New Roman" w:hAnsi="Times New Roman" w:cs="Times New Roman"/>
          <w:sz w:val="24"/>
          <w:szCs w:val="22"/>
        </w:rPr>
        <w:t xml:space="preserve"> et al., 2021) or methodological limitations, such as low ecological validity due to stationary setups (</w:t>
      </w:r>
      <w:proofErr w:type="spellStart"/>
      <w:r w:rsidRPr="00F9220E">
        <w:rPr>
          <w:rFonts w:ascii="Times New Roman" w:hAnsi="Times New Roman" w:cs="Times New Roman"/>
          <w:sz w:val="24"/>
          <w:szCs w:val="22"/>
        </w:rPr>
        <w:t>Stahnke</w:t>
      </w:r>
      <w:proofErr w:type="spellEnd"/>
      <w:r w:rsidRPr="00F9220E">
        <w:rPr>
          <w:rFonts w:ascii="Times New Roman" w:hAnsi="Times New Roman" w:cs="Times New Roman"/>
          <w:sz w:val="24"/>
          <w:szCs w:val="22"/>
        </w:rPr>
        <w:t xml:space="preserve"> &amp; </w:t>
      </w:r>
      <w:proofErr w:type="spellStart"/>
      <w:r w:rsidRPr="00F9220E">
        <w:rPr>
          <w:rFonts w:ascii="Times New Roman" w:hAnsi="Times New Roman" w:cs="Times New Roman"/>
          <w:sz w:val="24"/>
          <w:szCs w:val="22"/>
        </w:rPr>
        <w:t>Blömeke</w:t>
      </w:r>
      <w:proofErr w:type="spellEnd"/>
      <w:r w:rsidRPr="00F9220E">
        <w:rPr>
          <w:rFonts w:ascii="Times New Roman" w:hAnsi="Times New Roman" w:cs="Times New Roman"/>
          <w:sz w:val="24"/>
          <w:szCs w:val="22"/>
        </w:rPr>
        <w:t>, 2021) or low experimental control in authentic classrooms (McIntyre et al., 2020).</w:t>
      </w:r>
    </w:p>
    <w:p w14:paraId="0C743987" w14:textId="36874BF3" w:rsidR="00F9220E" w:rsidRDefault="00F9220E" w:rsidP="00F9220E">
      <w:pPr>
        <w:rPr>
          <w:rFonts w:ascii="Times New Roman" w:hAnsi="Times New Roman" w:cs="Times New Roman"/>
          <w:sz w:val="24"/>
          <w:szCs w:val="22"/>
        </w:rPr>
      </w:pPr>
      <w:r w:rsidRPr="00F9220E">
        <w:rPr>
          <w:rFonts w:ascii="Times New Roman" w:hAnsi="Times New Roman" w:cs="Times New Roman"/>
          <w:sz w:val="24"/>
          <w:szCs w:val="22"/>
        </w:rPr>
        <w:t>Nevertheless, the combination of fixation-based measures (</w:t>
      </w:r>
      <w:r w:rsidR="00A5254C">
        <w:rPr>
          <w:rFonts w:ascii="Times New Roman" w:hAnsi="Times New Roman" w:cs="Times New Roman"/>
          <w:sz w:val="24"/>
          <w:szCs w:val="22"/>
        </w:rPr>
        <w:t>numbe</w:t>
      </w:r>
      <w:r w:rsidR="0084046D">
        <w:rPr>
          <w:rFonts w:ascii="Times New Roman" w:hAnsi="Times New Roman" w:cs="Times New Roman"/>
          <w:sz w:val="24"/>
          <w:szCs w:val="22"/>
        </w:rPr>
        <w:t>r and</w:t>
      </w:r>
      <w:r w:rsidRPr="00F9220E">
        <w:rPr>
          <w:rFonts w:ascii="Times New Roman" w:hAnsi="Times New Roman" w:cs="Times New Roman"/>
          <w:sz w:val="24"/>
          <w:szCs w:val="22"/>
        </w:rPr>
        <w:t xml:space="preserve"> duration</w:t>
      </w:r>
      <w:r w:rsidR="0084046D">
        <w:rPr>
          <w:rFonts w:ascii="Times New Roman" w:hAnsi="Times New Roman" w:cs="Times New Roman"/>
          <w:sz w:val="24"/>
          <w:szCs w:val="22"/>
        </w:rPr>
        <w:t xml:space="preserve"> of fixations</w:t>
      </w:r>
      <w:r w:rsidRPr="00F9220E">
        <w:rPr>
          <w:rFonts w:ascii="Times New Roman" w:hAnsi="Times New Roman" w:cs="Times New Roman"/>
          <w:sz w:val="24"/>
          <w:szCs w:val="22"/>
        </w:rPr>
        <w:t>, GRI) and event-based indicators such as TTFF offers a robust toolkit for assessing teachers’ professional vision in classroom management. These metrics provide access to real-time, process-oriented data and allow for fine-grained comparisons of expertise differences in how teachers attend to and process classroom events.</w:t>
      </w:r>
    </w:p>
    <w:p w14:paraId="70CAE88C" w14:textId="0665F9A6" w:rsidR="0084046D" w:rsidRPr="002C34BC" w:rsidRDefault="006131E4" w:rsidP="006131E4">
      <w:pPr>
        <w:pStyle w:val="berschrift3"/>
        <w:rPr>
          <w:rFonts w:ascii="Times New Roman" w:hAnsi="Times New Roman" w:cs="Times New Roman"/>
          <w:i w:val="0"/>
          <w:iCs/>
          <w:sz w:val="24"/>
          <w:szCs w:val="24"/>
        </w:rPr>
      </w:pPr>
      <w:r w:rsidRPr="002C34BC">
        <w:rPr>
          <w:rFonts w:ascii="Times New Roman" w:hAnsi="Times New Roman" w:cs="Times New Roman"/>
          <w:i w:val="0"/>
          <w:iCs/>
          <w:sz w:val="24"/>
          <w:szCs w:val="24"/>
        </w:rPr>
        <w:t xml:space="preserve">Teachers’ </w:t>
      </w:r>
      <w:r w:rsidR="001A3FBE">
        <w:rPr>
          <w:rFonts w:ascii="Times New Roman" w:hAnsi="Times New Roman" w:cs="Times New Roman"/>
          <w:i w:val="0"/>
          <w:iCs/>
          <w:sz w:val="24"/>
          <w:szCs w:val="24"/>
        </w:rPr>
        <w:t>Observable Behavior in Managing Disruptions</w:t>
      </w:r>
      <w:r w:rsidR="002C34BC" w:rsidRPr="002C34BC">
        <w:rPr>
          <w:rFonts w:ascii="Times New Roman" w:hAnsi="Times New Roman" w:cs="Times New Roman"/>
          <w:i w:val="0"/>
          <w:iCs/>
          <w:sz w:val="24"/>
          <w:szCs w:val="24"/>
        </w:rPr>
        <w:t>.</w:t>
      </w:r>
    </w:p>
    <w:p w14:paraId="60FE3898" w14:textId="1AECA201" w:rsidR="00DF272A" w:rsidRPr="001740A1" w:rsidRDefault="00D52445" w:rsidP="003F6712">
      <w:pPr>
        <w:rPr>
          <w:rFonts w:ascii="Times New Roman" w:hAnsi="Times New Roman" w:cs="Times New Roman"/>
          <w:sz w:val="24"/>
          <w:szCs w:val="22"/>
        </w:rPr>
      </w:pPr>
      <w:r w:rsidRPr="00D52445">
        <w:rPr>
          <w:rFonts w:ascii="Times New Roman" w:hAnsi="Times New Roman" w:cs="Times New Roman"/>
          <w:sz w:val="24"/>
          <w:szCs w:val="22"/>
        </w:rPr>
        <w:t>Research has shown that novice teachers differ significantly from experienced teachers in their classroom management, particularly in handling disruptions (</w:t>
      </w:r>
      <w:proofErr w:type="spellStart"/>
      <w:r w:rsidRPr="00D52445">
        <w:rPr>
          <w:rFonts w:ascii="Times New Roman" w:hAnsi="Times New Roman" w:cs="Times New Roman"/>
          <w:sz w:val="24"/>
          <w:szCs w:val="22"/>
        </w:rPr>
        <w:t>Leinhardt</w:t>
      </w:r>
      <w:proofErr w:type="spellEnd"/>
      <w:r w:rsidRPr="00D52445">
        <w:rPr>
          <w:rFonts w:ascii="Times New Roman" w:hAnsi="Times New Roman" w:cs="Times New Roman"/>
          <w:sz w:val="24"/>
          <w:szCs w:val="22"/>
        </w:rPr>
        <w:t xml:space="preserve"> &amp; </w:t>
      </w:r>
      <w:proofErr w:type="spellStart"/>
      <w:r w:rsidRPr="00D52445">
        <w:rPr>
          <w:rFonts w:ascii="Times New Roman" w:hAnsi="Times New Roman" w:cs="Times New Roman"/>
          <w:sz w:val="24"/>
          <w:szCs w:val="22"/>
        </w:rPr>
        <w:t>Greeno</w:t>
      </w:r>
      <w:proofErr w:type="spellEnd"/>
      <w:r w:rsidRPr="00D52445">
        <w:rPr>
          <w:rFonts w:ascii="Times New Roman" w:hAnsi="Times New Roman" w:cs="Times New Roman"/>
          <w:sz w:val="24"/>
          <w:szCs w:val="22"/>
        </w:rPr>
        <w:t xml:space="preserve">, 1986; Berliner, 1987; </w:t>
      </w:r>
      <w:proofErr w:type="spellStart"/>
      <w:r w:rsidRPr="00D52445">
        <w:rPr>
          <w:rFonts w:ascii="Times New Roman" w:hAnsi="Times New Roman" w:cs="Times New Roman"/>
          <w:sz w:val="24"/>
          <w:szCs w:val="22"/>
        </w:rPr>
        <w:t>Bromme</w:t>
      </w:r>
      <w:proofErr w:type="spellEnd"/>
      <w:r w:rsidRPr="00D52445">
        <w:rPr>
          <w:rFonts w:ascii="Times New Roman" w:hAnsi="Times New Roman" w:cs="Times New Roman"/>
          <w:sz w:val="24"/>
          <w:szCs w:val="22"/>
        </w:rPr>
        <w:t xml:space="preserve">, 1992). While experienced teachers can rely on established routines and </w:t>
      </w:r>
      <w:r w:rsidRPr="00D52445">
        <w:rPr>
          <w:rFonts w:ascii="Times New Roman" w:hAnsi="Times New Roman" w:cs="Times New Roman"/>
          <w:sz w:val="24"/>
          <w:szCs w:val="22"/>
        </w:rPr>
        <w:lastRenderedPageBreak/>
        <w:t xml:space="preserve">cognitive schemas that help them manage disruptions efficiently (Thiel et al., 2012; Berliner, 2004), novice teachers often struggle with complex student behavior and tend to lose sight of overall classroom dynamics (Barth, 2017; Thiel et al., 2012). Experts use their monitoring skills to detect disruptions early and intervene effectively (Emmer &amp; </w:t>
      </w:r>
      <w:proofErr w:type="spellStart"/>
      <w:r w:rsidRPr="00D52445">
        <w:rPr>
          <w:rFonts w:ascii="Times New Roman" w:hAnsi="Times New Roman" w:cs="Times New Roman"/>
          <w:sz w:val="24"/>
          <w:szCs w:val="22"/>
        </w:rPr>
        <w:t>Gerwels</w:t>
      </w:r>
      <w:proofErr w:type="spellEnd"/>
      <w:r w:rsidRPr="00D52445">
        <w:rPr>
          <w:rFonts w:ascii="Times New Roman" w:hAnsi="Times New Roman" w:cs="Times New Roman"/>
          <w:sz w:val="24"/>
          <w:szCs w:val="22"/>
        </w:rPr>
        <w:t>, 2006), whereas novices frequently overlook such signals or react too late. Novices also tend to rely on less effective reprimands, interrupting the lesson flow (</w:t>
      </w:r>
      <w:proofErr w:type="spellStart"/>
      <w:r w:rsidRPr="00D52445">
        <w:rPr>
          <w:rFonts w:ascii="Times New Roman" w:hAnsi="Times New Roman" w:cs="Times New Roman"/>
          <w:sz w:val="24"/>
          <w:szCs w:val="22"/>
        </w:rPr>
        <w:t>Westerman</w:t>
      </w:r>
      <w:proofErr w:type="spellEnd"/>
      <w:r w:rsidRPr="00D52445">
        <w:rPr>
          <w:rFonts w:ascii="Times New Roman" w:hAnsi="Times New Roman" w:cs="Times New Roman"/>
          <w:sz w:val="24"/>
          <w:szCs w:val="22"/>
        </w:rPr>
        <w:t>, 1991; Thiel et al., 2012), and focus on quick fixes (Swanson, O’Connor &amp; Cooney, 1990). Experienced teachers, by contrast, avoid escalating interactions and may employ techniques such as ostentatious ignoring</w:t>
      </w:r>
      <w:r w:rsidR="002255F0">
        <w:rPr>
          <w:rFonts w:ascii="Times New Roman" w:hAnsi="Times New Roman" w:cs="Times New Roman"/>
          <w:sz w:val="24"/>
          <w:szCs w:val="22"/>
        </w:rPr>
        <w:t>,</w:t>
      </w:r>
      <w:r w:rsidRPr="00D52445">
        <w:rPr>
          <w:rFonts w:ascii="Times New Roman" w:hAnsi="Times New Roman" w:cs="Times New Roman"/>
          <w:sz w:val="24"/>
          <w:szCs w:val="22"/>
        </w:rPr>
        <w:t xml:space="preserve"> using paraverbal and nonverbal cues to signal that inappropriate behavior has been noticed but will not be addressed directly (Thiel et al., 2012).</w:t>
      </w:r>
    </w:p>
    <w:p w14:paraId="072043EA" w14:textId="41B69D66"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t xml:space="preserve">This study addresses previous methodological limitations by employing mobile eye-tracking in micro-teaching units within a highly standardized learning environment, using a comparatively large sample. This approach balances authenticity and experimental control by </w:t>
      </w:r>
      <w:r w:rsidRPr="004727E5">
        <w:rPr>
          <w:rFonts w:ascii="Times New Roman" w:hAnsi="Times New Roman" w:cs="Times New Roman"/>
          <w:sz w:val="24"/>
          <w:szCs w:val="22"/>
        </w:rPr>
        <w:lastRenderedPageBreak/>
        <w:t>capturing real teaching-learning interactions while enhancing standardization through scripted behavioral instructions.</w:t>
      </w:r>
    </w:p>
    <w:p w14:paraId="1AE268F1" w14:textId="662D5186" w:rsidR="004727E5" w:rsidRPr="004727E5" w:rsidRDefault="008548EE" w:rsidP="004727E5">
      <w:pPr>
        <w:rPr>
          <w:rFonts w:ascii="Times New Roman" w:hAnsi="Times New Roman" w:cs="Times New Roman"/>
          <w:sz w:val="24"/>
          <w:szCs w:val="22"/>
        </w:rPr>
      </w:pPr>
      <w:r>
        <w:rPr>
          <w:rFonts w:ascii="Times New Roman" w:hAnsi="Times New Roman" w:cs="Times New Roman"/>
          <w:sz w:val="24"/>
          <w:szCs w:val="22"/>
        </w:rPr>
        <w:t>Therefore, 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Another aim was to investigate differences in gaze behavior related to noticing abilities between experienced and inexperienced teachers. We hypothesized that, compared to inexperienced teachers, experienced teachers would demonstrate more efficient gaze patterns </w:t>
      </w:r>
      <w:r w:rsidRPr="00441050">
        <w:rPr>
          <w:rFonts w:ascii="Times New Roman" w:hAnsi="Times New Roman" w:cs="Times New Roman"/>
          <w:sz w:val="24"/>
          <w:szCs w:val="22"/>
        </w:rPr>
        <w:lastRenderedPageBreak/>
        <w:t>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09587B74"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w:t>
      </w:r>
      <w:r w:rsidR="003A4EEE" w:rsidRPr="00732EC0">
        <w:rPr>
          <w:rFonts w:ascii="Times New Roman" w:eastAsia="Times New Roman" w:hAnsi="Times New Roman" w:cs="Times New Roman"/>
          <w:color w:val="000000" w:themeColor="text1"/>
          <w:sz w:val="24"/>
          <w:szCs w:val="24"/>
          <w:lang w:eastAsia="de-DE"/>
        </w:rPr>
        <w:t xml:space="preserve">both </w:t>
      </w:r>
      <w:r w:rsidRPr="00732EC0">
        <w:rPr>
          <w:rFonts w:ascii="Times New Roman" w:eastAsia="Times New Roman" w:hAnsi="Times New Roman" w:cs="Times New Roman"/>
          <w:color w:val="000000" w:themeColor="text1"/>
          <w:sz w:val="24"/>
          <w:szCs w:val="24"/>
          <w:lang w:eastAsia="de-DE"/>
        </w:rPr>
        <w:t xml:space="preserve">have </w:t>
      </w:r>
      <w:r w:rsidR="003A4EEE">
        <w:rPr>
          <w:rFonts w:ascii="Times New Roman" w:eastAsia="Times New Roman" w:hAnsi="Times New Roman" w:cs="Times New Roman"/>
          <w:color w:val="000000" w:themeColor="text1"/>
          <w:sz w:val="24"/>
          <w:szCs w:val="24"/>
          <w:lang w:eastAsia="de-DE"/>
        </w:rPr>
        <w:t xml:space="preserve">fully </w:t>
      </w:r>
      <w:r w:rsidRPr="00732EC0">
        <w:rPr>
          <w:rFonts w:ascii="Times New Roman" w:eastAsia="Times New Roman" w:hAnsi="Times New Roman" w:cs="Times New Roman"/>
          <w:color w:val="000000" w:themeColor="text1"/>
          <w:sz w:val="24"/>
          <w:szCs w:val="24"/>
          <w:lang w:eastAsia="de-DE"/>
        </w:rPr>
        <w:t xml:space="preserve">completed </w:t>
      </w:r>
      <w:r w:rsidR="003A4EEE">
        <w:rPr>
          <w:rFonts w:ascii="Times New Roman" w:eastAsia="Times New Roman" w:hAnsi="Times New Roman" w:cs="Times New Roman"/>
          <w:color w:val="000000" w:themeColor="text1"/>
          <w:sz w:val="24"/>
          <w:szCs w:val="24"/>
          <w:lang w:eastAsia="de-DE"/>
        </w:rPr>
        <w:t xml:space="preserve">their </w:t>
      </w:r>
      <w:r w:rsidRPr="00732EC0">
        <w:rPr>
          <w:rFonts w:ascii="Times New Roman" w:eastAsia="Times New Roman" w:hAnsi="Times New Roman" w:cs="Times New Roman"/>
          <w:color w:val="000000" w:themeColor="text1"/>
          <w:sz w:val="24"/>
          <w:szCs w:val="24"/>
          <w:lang w:eastAsia="de-DE"/>
        </w:rPr>
        <w:t xml:space="preserve">teacher training </w:t>
      </w:r>
      <w:r w:rsidR="003A4EEE">
        <w:rPr>
          <w:rFonts w:ascii="Times New Roman" w:eastAsia="Times New Roman" w:hAnsi="Times New Roman" w:cs="Times New Roman"/>
          <w:color w:val="000000" w:themeColor="text1"/>
          <w:sz w:val="24"/>
          <w:szCs w:val="24"/>
          <w:lang w:eastAsia="de-DE"/>
        </w:rPr>
        <w:t>(including the preparatory training year, the “</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proofErr w:type="gramStart"/>
      <w:r w:rsidR="003A4EEE">
        <w:rPr>
          <w:rFonts w:ascii="Times New Roman" w:eastAsia="Times New Roman" w:hAnsi="Times New Roman" w:cs="Times New Roman"/>
          <w:color w:val="000000" w:themeColor="text1"/>
          <w:sz w:val="24"/>
          <w:szCs w:val="24"/>
          <w:lang w:eastAsia="de-DE"/>
        </w:rPr>
        <w:t>”)</w:t>
      </w:r>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w:t>
      </w:r>
      <w:proofErr w:type="gramEnd"/>
      <w:r w:rsidRPr="00732EC0">
        <w:rPr>
          <w:rFonts w:ascii="Times New Roman" w:eastAsia="Times New Roman" w:hAnsi="Times New Roman" w:cs="Times New Roman"/>
          <w:color w:val="000000" w:themeColor="text1"/>
          <w:sz w:val="24"/>
          <w:szCs w:val="24"/>
          <w:lang w:eastAsia="de-DE"/>
        </w:rPr>
        <w:t xml:space="preserve"> to be currently working in the teaching profession. Data from two in-service teachers were excluded due to low-quality eye-</w:t>
      </w:r>
      <w:r w:rsidRPr="00732EC0">
        <w:rPr>
          <w:rFonts w:ascii="Times New Roman" w:eastAsia="Times New Roman" w:hAnsi="Times New Roman" w:cs="Times New Roman"/>
          <w:color w:val="000000" w:themeColor="text1"/>
          <w:sz w:val="24"/>
          <w:szCs w:val="24"/>
          <w:lang w:eastAsia="de-DE"/>
        </w:rPr>
        <w:lastRenderedPageBreak/>
        <w:t>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C92EDA7"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r w:rsidR="003A4EEE">
        <w:rPr>
          <w:rFonts w:ascii="Times New Roman" w:eastAsia="Times New Roman" w:hAnsi="Times New Roman" w:cs="Times New Roman"/>
          <w:color w:val="000000" w:themeColor="text1"/>
          <w:sz w:val="24"/>
          <w:szCs w:val="24"/>
          <w:lang w:eastAsia="de-DE"/>
        </w:rPr>
        <w:t xml:space="preserve">the </w:t>
      </w:r>
      <w:r w:rsidRPr="0076259F">
        <w:rPr>
          <w:rFonts w:ascii="Times New Roman" w:eastAsia="Times New Roman" w:hAnsi="Times New Roman" w:cs="Times New Roman"/>
          <w:color w:val="000000" w:themeColor="text1"/>
          <w:sz w:val="24"/>
          <w:szCs w:val="24"/>
          <w:lang w:eastAsia="de-DE"/>
        </w:rPr>
        <w:t xml:space="preserve">ethical guidelines </w:t>
      </w:r>
      <w:r w:rsidR="003A4EEE">
        <w:rPr>
          <w:rFonts w:ascii="Times New Roman" w:eastAsia="Times New Roman" w:hAnsi="Times New Roman" w:cs="Times New Roman"/>
          <w:color w:val="000000" w:themeColor="text1"/>
          <w:sz w:val="24"/>
          <w:szCs w:val="24"/>
          <w:lang w:eastAsia="de-DE"/>
        </w:rPr>
        <w:t xml:space="preserve">put forth by the University of Leipzig </w:t>
      </w:r>
      <w:r w:rsidRPr="0076259F">
        <w:rPr>
          <w:rFonts w:ascii="Times New Roman" w:eastAsia="Times New Roman" w:hAnsi="Times New Roman" w:cs="Times New Roman"/>
          <w:color w:val="000000" w:themeColor="text1"/>
          <w:sz w:val="24"/>
          <w:szCs w:val="24"/>
          <w:lang w:eastAsia="de-DE"/>
        </w:rPr>
        <w:t>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incentiv</w:t>
      </w:r>
      <w:r w:rsidR="003A4EEE">
        <w:rPr>
          <w:rFonts w:ascii="Times New Roman" w:eastAsia="Times New Roman" w:hAnsi="Times New Roman" w:cs="Times New Roman"/>
          <w:color w:val="000000" w:themeColor="text1"/>
          <w:sz w:val="24"/>
          <w:szCs w:val="24"/>
          <w:lang w:eastAsia="de-DE"/>
        </w:rPr>
        <w:t>ized</w:t>
      </w:r>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o </w:t>
      </w:r>
      <w:r w:rsidRPr="008E7C14">
        <w:rPr>
          <w:rFonts w:ascii="Times New Roman" w:eastAsia="Times New Roman" w:hAnsi="Times New Roman" w:cs="Times New Roman"/>
          <w:color w:val="000000" w:themeColor="text1"/>
          <w:sz w:val="24"/>
          <w:szCs w:val="24"/>
          <w:lang w:eastAsia="de-DE"/>
        </w:rPr>
        <w:lastRenderedPageBreak/>
        <w:t>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 xml:space="preserve">Participants answered five </w:t>
      </w:r>
      <w:r w:rsidR="00806763">
        <w:rPr>
          <w:rFonts w:ascii="Times New Roman" w:eastAsia="Times New Roman" w:hAnsi="Times New Roman" w:cs="Times New Roman"/>
          <w:color w:val="000000" w:themeColor="text1"/>
          <w:sz w:val="24"/>
          <w:szCs w:val="24"/>
          <w:lang w:eastAsia="de-DE"/>
        </w:rPr>
        <w:lastRenderedPageBreak/>
        <w:t>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6F54A3DE"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w:t>
      </w:r>
      <w:r w:rsidR="00D038B1">
        <w:rPr>
          <w:rFonts w:ascii="Times New Roman" w:eastAsia="Times New Roman" w:hAnsi="Times New Roman" w:cs="Times New Roman"/>
          <w:color w:val="000000" w:themeColor="text1"/>
          <w:sz w:val="24"/>
          <w:szCs w:val="24"/>
          <w:lang w:eastAsia="de-DE"/>
        </w:rPr>
        <w:t xml:space="preserve">t. </w:t>
      </w:r>
      <w:r w:rsidR="00D038B1" w:rsidRPr="00D038B1">
        <w:rPr>
          <w:rFonts w:ascii="Times New Roman" w:eastAsia="Times New Roman" w:hAnsi="Times New Roman" w:cs="Times New Roman"/>
          <w:color w:val="000000" w:themeColor="text1"/>
          <w:sz w:val="24"/>
          <w:szCs w:val="24"/>
          <w:lang w:eastAsia="de-DE"/>
        </w:rPr>
        <w:t xml:space="preserve">To code and analyze the gaze behavior, we used the softwar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Pro Lab Analyzer (Version 1.241.54542). A fixation filter was applied, with a threshold set at 30°/sec to identify fixations, as this default fixation filter is recommended for mobile eye-tracking data in th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Lab Analyzer Software </w:t>
      </w:r>
      <w:r w:rsidR="00D038B1" w:rsidRPr="00D038B1">
        <w:rPr>
          <w:rFonts w:ascii="Times New Roman" w:eastAsia="Times New Roman" w:hAnsi="Times New Roman" w:cs="Times New Roman"/>
          <w:color w:val="000000" w:themeColor="text1"/>
          <w:sz w:val="24"/>
          <w:szCs w:val="24"/>
          <w:lang w:eastAsia="de-DE"/>
        </w:rPr>
        <w:fldChar w:fldCharType="begin"/>
      </w:r>
      <w:r w:rsidR="00D038B1" w:rsidRPr="00D038B1">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2},"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D038B1" w:rsidRPr="00D038B1">
        <w:rPr>
          <w:rFonts w:ascii="Times New Roman" w:eastAsia="Times New Roman" w:hAnsi="Times New Roman" w:cs="Times New Roman"/>
          <w:color w:val="000000" w:themeColor="text1"/>
          <w:sz w:val="24"/>
          <w:szCs w:val="24"/>
          <w:lang w:eastAsia="de-DE"/>
        </w:rPr>
        <w:fldChar w:fldCharType="separate"/>
      </w:r>
      <w:r w:rsidR="00D038B1" w:rsidRPr="00D038B1">
        <w:rPr>
          <w:rFonts w:ascii="Times New Roman" w:eastAsia="Times New Roman" w:hAnsi="Times New Roman" w:cs="Times New Roman"/>
          <w:color w:val="000000" w:themeColor="text1"/>
          <w:sz w:val="24"/>
          <w:szCs w:val="24"/>
          <w:lang w:eastAsia="de-DE"/>
        </w:rPr>
        <w:t>(Tobii AB, 2024)</w:t>
      </w:r>
      <w:r w:rsidR="00D038B1" w:rsidRPr="00D038B1">
        <w:rPr>
          <w:rFonts w:ascii="Times New Roman" w:eastAsia="Times New Roman" w:hAnsi="Times New Roman" w:cs="Times New Roman"/>
          <w:color w:val="000000" w:themeColor="text1"/>
          <w:sz w:val="24"/>
          <w:szCs w:val="24"/>
          <w:lang w:eastAsia="de-DE"/>
        </w:rPr>
        <w:fldChar w:fldCharType="end"/>
      </w:r>
      <w:r w:rsidR="00D038B1" w:rsidRPr="00D038B1">
        <w:rPr>
          <w:rFonts w:ascii="Times New Roman" w:eastAsia="Times New Roman" w:hAnsi="Times New Roman" w:cs="Times New Roman"/>
          <w:color w:val="000000" w:themeColor="text1"/>
          <w:sz w:val="24"/>
          <w:szCs w:val="24"/>
          <w:lang w:eastAsia="de-DE"/>
        </w:rPr>
        <w:t>.</w:t>
      </w:r>
      <w:r w:rsidR="00D038B1">
        <w:rPr>
          <w:rFonts w:ascii="Times New Roman" w:eastAsia="Times New Roman" w:hAnsi="Times New Roman" w:cs="Times New Roman"/>
          <w:color w:val="000000" w:themeColor="text1"/>
          <w:sz w:val="24"/>
          <w:szCs w:val="24"/>
          <w:lang w:eastAsia="de-DE"/>
        </w:rPr>
        <w:t xml:space="preserve"> Tw</w:t>
      </w:r>
      <w:r w:rsidRPr="002240C9">
        <w:rPr>
          <w:rFonts w:ascii="Times New Roman" w:eastAsia="Times New Roman" w:hAnsi="Times New Roman" w:cs="Times New Roman"/>
          <w:color w:val="000000" w:themeColor="text1"/>
          <w:sz w:val="24"/>
          <w:szCs w:val="24"/>
          <w:lang w:eastAsia="de-DE"/>
        </w:rPr>
        <w:t>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lastRenderedPageBreak/>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sidRPr="004512FF">
        <w:rPr>
          <w:rStyle w:val="Funotenzeichen"/>
        </w:rPr>
        <w:footnoteReference w:id="3"/>
      </w:r>
      <w:r w:rsidR="00212824" w:rsidRPr="00212824">
        <w:rPr>
          <w:rFonts w:ascii="Times New Roman" w:eastAsia="Times New Roman" w:hAnsi="Times New Roman" w:cs="Times New Roman"/>
          <w:sz w:val="24"/>
          <w:szCs w:val="24"/>
          <w:lang w:eastAsia="de-DE"/>
        </w:rPr>
        <w:t xml:space="preserve"> or &gt;30s</w:t>
      </w:r>
      <w:r w:rsidR="00212824" w:rsidRPr="004512FF">
        <w:rPr>
          <w:rStyle w:val="Funotenzeichen"/>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 xml:space="preserve">Raw values were converted from milliseconds to seconds and log-transformed for normalization. To assess overall responsiveness to classroom disruptions, log-transformed TTFF </w:t>
      </w:r>
      <w:r w:rsidR="00746C36" w:rsidRPr="00746C36">
        <w:rPr>
          <w:rFonts w:ascii="Times New Roman" w:eastAsia="Times New Roman" w:hAnsi="Times New Roman" w:cs="Times New Roman"/>
          <w:sz w:val="24"/>
          <w:szCs w:val="24"/>
          <w:lang w:eastAsia="de-DE"/>
        </w:rPr>
        <w:lastRenderedPageBreak/>
        <w:t>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w:t>
      </w:r>
      <w:r w:rsidRPr="00FB55BD">
        <w:rPr>
          <w:rFonts w:ascii="Times New Roman" w:eastAsia="Times New Roman" w:hAnsi="Times New Roman" w:cs="Times New Roman"/>
          <w:color w:val="000000" w:themeColor="text1"/>
          <w:sz w:val="24"/>
          <w:szCs w:val="24"/>
          <w:lang w:eastAsia="de-DE"/>
        </w:rPr>
        <w:lastRenderedPageBreak/>
        <w:t xml:space="preserve">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4512FF">
        <w:rPr>
          <w:rStyle w:val="Funotenzeichen"/>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lastRenderedPageBreak/>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1"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 w:name="_Hlk189575193"/>
            <w:bookmarkEnd w:id="1"/>
            <w:r w:rsidRPr="00211D07">
              <w:rPr>
                <w:rFonts w:ascii="Times New Roman" w:hAnsi="Times New Roman" w:cs="Times New Roman"/>
                <w:sz w:val="24"/>
                <w:szCs w:val="24"/>
                <w:lang w:val="de-DE" w:eastAsia="de-DE"/>
              </w:rPr>
              <w:lastRenderedPageBreak/>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4512FF">
        <w:rPr>
          <w:rStyle w:val="Funotenzeichen"/>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lastRenderedPageBreak/>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lastRenderedPageBreak/>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3" w:name="_Hlk190096132"/>
      <w:r>
        <w:rPr>
          <w:rFonts w:ascii="Times New Roman" w:hAnsi="Times New Roman" w:cs="Times New Roman"/>
          <w:sz w:val="24"/>
          <w:szCs w:val="24"/>
          <w:lang w:eastAsia="de-DE"/>
        </w:rPr>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sidRPr="004512FF">
        <w:rPr>
          <w:rStyle w:val="Funotenzeichen"/>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3"/>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lastRenderedPageBreak/>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For experienced teachers, lower GRI values (indicating more efficient gaze behavior) were significantly associated with higher fixation frequency on students and greater strategic 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lastRenderedPageBreak/>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26F8A141" w14:textId="77777777" w:rsidR="001E7B6F" w:rsidRPr="001E7B6F" w:rsidRDefault="00CB5001" w:rsidP="001E7B6F">
      <w:pPr>
        <w:pStyle w:val="Literaturverzeichnis"/>
        <w:rPr>
          <w:rFonts w:cs="Calibri"/>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1E7B6F" w:rsidRPr="001E7B6F">
        <w:rPr>
          <w:rFonts w:cs="Calibri"/>
          <w:lang w:val="de-DE"/>
        </w:rPr>
        <w:t xml:space="preserve">Barth, V. L. (2017). </w:t>
      </w:r>
      <w:r w:rsidR="001E7B6F" w:rsidRPr="001E7B6F">
        <w:rPr>
          <w:rFonts w:cs="Calibri"/>
          <w:i/>
          <w:iCs/>
          <w:lang w:val="de-DE"/>
        </w:rPr>
        <w:t>Professionelle Wahrnehmung von Störungen im Unterricht</w:t>
      </w:r>
      <w:r w:rsidR="001E7B6F" w:rsidRPr="001E7B6F">
        <w:rPr>
          <w:rFonts w:cs="Calibri"/>
          <w:lang w:val="de-DE"/>
        </w:rPr>
        <w:t xml:space="preserve">. </w:t>
      </w:r>
      <w:r w:rsidR="001E7B6F" w:rsidRPr="001E7B6F">
        <w:rPr>
          <w:rFonts w:cs="Calibri"/>
        </w:rPr>
        <w:t>Springer VS. https://doi.org/10.1007/978-3-658-16371-6</w:t>
      </w:r>
    </w:p>
    <w:p w14:paraId="2B4EFBF4" w14:textId="77777777" w:rsidR="001E7B6F" w:rsidRPr="001E7B6F" w:rsidRDefault="001E7B6F" w:rsidP="001E7B6F">
      <w:pPr>
        <w:pStyle w:val="Literaturverzeichnis"/>
        <w:rPr>
          <w:rFonts w:cs="Calibri"/>
        </w:rPr>
      </w:pPr>
      <w:r w:rsidRPr="001E7B6F">
        <w:rPr>
          <w:rFonts w:cs="Calibri"/>
        </w:rPr>
        <w:t>Beaty-</w:t>
      </w:r>
      <w:proofErr w:type="spellStart"/>
      <w:r w:rsidRPr="001E7B6F">
        <w:rPr>
          <w:rFonts w:cs="Calibri"/>
        </w:rPr>
        <w:t>O’Ferrall</w:t>
      </w:r>
      <w:proofErr w:type="spellEnd"/>
      <w:r w:rsidRPr="001E7B6F">
        <w:rPr>
          <w:rFonts w:cs="Calibri"/>
        </w:rPr>
        <w:t xml:space="preserve">, M. E., Green, A., &amp; Hanna, F. (2010). Classroom Management Strategies for Difficult Students: Promoting Change through Relationships. </w:t>
      </w:r>
      <w:r w:rsidRPr="001E7B6F">
        <w:rPr>
          <w:rFonts w:cs="Calibri"/>
          <w:i/>
          <w:iCs/>
        </w:rPr>
        <w:t>Middle School Journal (J1)</w:t>
      </w:r>
      <w:r w:rsidRPr="001E7B6F">
        <w:rPr>
          <w:rFonts w:cs="Calibri"/>
        </w:rPr>
        <w:t xml:space="preserve">, </w:t>
      </w:r>
      <w:r w:rsidRPr="001E7B6F">
        <w:rPr>
          <w:rFonts w:cs="Calibri"/>
          <w:i/>
          <w:iCs/>
        </w:rPr>
        <w:t>41</w:t>
      </w:r>
      <w:r w:rsidRPr="001E7B6F">
        <w:rPr>
          <w:rFonts w:cs="Calibri"/>
        </w:rPr>
        <w:t>(4), 4–11.</w:t>
      </w:r>
    </w:p>
    <w:p w14:paraId="1024821B" w14:textId="77777777" w:rsidR="001E7B6F" w:rsidRPr="001E7B6F" w:rsidRDefault="001E7B6F" w:rsidP="001E7B6F">
      <w:pPr>
        <w:pStyle w:val="Literaturverzeichnis"/>
        <w:rPr>
          <w:rFonts w:cs="Calibri"/>
          <w:lang w:val="de-DE"/>
        </w:rPr>
      </w:pPr>
      <w:proofErr w:type="spellStart"/>
      <w:r w:rsidRPr="001E7B6F">
        <w:rPr>
          <w:rFonts w:cs="Calibri"/>
        </w:rPr>
        <w:t>Blömeke</w:t>
      </w:r>
      <w:proofErr w:type="spellEnd"/>
      <w:r w:rsidRPr="001E7B6F">
        <w:rPr>
          <w:rFonts w:cs="Calibri"/>
        </w:rPr>
        <w:t xml:space="preserve">, S., Gustafsson, J.-E., &amp; Shavelson, R. J. (2015). Beyond dichotomies: Competence viewed as a continuum. </w:t>
      </w:r>
      <w:r w:rsidRPr="001E7B6F">
        <w:rPr>
          <w:rFonts w:cs="Calibri"/>
          <w:i/>
          <w:iCs/>
          <w:lang w:val="de-DE"/>
        </w:rPr>
        <w:t>Zeitschrift Für Psychologie</w:t>
      </w:r>
      <w:r w:rsidRPr="001E7B6F">
        <w:rPr>
          <w:rFonts w:cs="Calibri"/>
          <w:lang w:val="de-DE"/>
        </w:rPr>
        <w:t xml:space="preserve">, </w:t>
      </w:r>
      <w:r w:rsidRPr="001E7B6F">
        <w:rPr>
          <w:rFonts w:cs="Calibri"/>
          <w:i/>
          <w:iCs/>
          <w:lang w:val="de-DE"/>
        </w:rPr>
        <w:t>223</w:t>
      </w:r>
      <w:r w:rsidRPr="001E7B6F">
        <w:rPr>
          <w:rFonts w:cs="Calibri"/>
          <w:lang w:val="de-DE"/>
        </w:rPr>
        <w:t>(1), 3–13. https://doi.org/10.1027/2151-2604/a000194</w:t>
      </w:r>
    </w:p>
    <w:p w14:paraId="639FFDB4" w14:textId="77777777" w:rsidR="001E7B6F" w:rsidRPr="001E7B6F" w:rsidRDefault="001E7B6F" w:rsidP="001E7B6F">
      <w:pPr>
        <w:pStyle w:val="Literaturverzeichnis"/>
        <w:rPr>
          <w:rFonts w:cs="Calibri"/>
        </w:rPr>
      </w:pPr>
      <w:r w:rsidRPr="001E7B6F">
        <w:rPr>
          <w:rFonts w:cs="Calibri"/>
          <w:lang w:val="de-DE"/>
        </w:rPr>
        <w:t xml:space="preserve">Chow, J. C., Sayers, R., Fu, Y., Granger, K. L., </w:t>
      </w:r>
      <w:proofErr w:type="spellStart"/>
      <w:r w:rsidRPr="001E7B6F">
        <w:rPr>
          <w:rFonts w:cs="Calibri"/>
          <w:lang w:val="de-DE"/>
        </w:rPr>
        <w:t>McCullough</w:t>
      </w:r>
      <w:proofErr w:type="spellEnd"/>
      <w:r w:rsidRPr="001E7B6F">
        <w:rPr>
          <w:rFonts w:cs="Calibri"/>
          <w:lang w:val="de-DE"/>
        </w:rPr>
        <w:t xml:space="preserve">, S., </w:t>
      </w:r>
      <w:proofErr w:type="spellStart"/>
      <w:r w:rsidRPr="001E7B6F">
        <w:rPr>
          <w:rFonts w:cs="Calibri"/>
          <w:lang w:val="de-DE"/>
        </w:rPr>
        <w:t>Kingsbery</w:t>
      </w:r>
      <w:proofErr w:type="spellEnd"/>
      <w:r w:rsidRPr="001E7B6F">
        <w:rPr>
          <w:rFonts w:cs="Calibri"/>
          <w:lang w:val="de-DE"/>
        </w:rPr>
        <w:t xml:space="preserve">, C., &amp; Morse, A. (2024). </w:t>
      </w:r>
      <w:r w:rsidRPr="001E7B6F">
        <w:rPr>
          <w:rFonts w:cs="Calibri"/>
        </w:rPr>
        <w:t xml:space="preserve">A Systematic Meta-Review of Measures of Classroom Management in School Settings. </w:t>
      </w:r>
      <w:r w:rsidRPr="001E7B6F">
        <w:rPr>
          <w:rFonts w:cs="Calibri"/>
          <w:i/>
          <w:iCs/>
        </w:rPr>
        <w:t>Assessment for Effective Intervention</w:t>
      </w:r>
      <w:r w:rsidRPr="001E7B6F">
        <w:rPr>
          <w:rFonts w:cs="Calibri"/>
        </w:rPr>
        <w:t xml:space="preserve">, </w:t>
      </w:r>
      <w:r w:rsidRPr="001E7B6F">
        <w:rPr>
          <w:rFonts w:cs="Calibri"/>
          <w:i/>
          <w:iCs/>
        </w:rPr>
        <w:t>49</w:t>
      </w:r>
      <w:r w:rsidRPr="001E7B6F">
        <w:rPr>
          <w:rFonts w:cs="Calibri"/>
        </w:rPr>
        <w:t>(2), 60–74. https://doi.org/10.1177/15345084231208671</w:t>
      </w:r>
    </w:p>
    <w:p w14:paraId="0BD4CF91" w14:textId="77777777" w:rsidR="001E7B6F" w:rsidRPr="001E7B6F" w:rsidRDefault="001E7B6F" w:rsidP="001E7B6F">
      <w:pPr>
        <w:pStyle w:val="Literaturverzeichnis"/>
        <w:rPr>
          <w:rFonts w:cs="Calibri"/>
          <w:lang w:val="de-DE"/>
        </w:rPr>
      </w:pPr>
      <w:r w:rsidRPr="001E7B6F">
        <w:rPr>
          <w:rFonts w:cs="Calibri"/>
        </w:rPr>
        <w:t xml:space="preserve">Cohen, J. (1988). Statistical power for the </w:t>
      </w:r>
      <w:proofErr w:type="spellStart"/>
      <w:r w:rsidRPr="001E7B6F">
        <w:rPr>
          <w:rFonts w:cs="Calibri"/>
        </w:rPr>
        <w:t>behavioural</w:t>
      </w:r>
      <w:proofErr w:type="spellEnd"/>
      <w:r w:rsidRPr="001E7B6F">
        <w:rPr>
          <w:rFonts w:cs="Calibri"/>
        </w:rPr>
        <w:t xml:space="preserve"> sciences. </w:t>
      </w:r>
      <w:proofErr w:type="spellStart"/>
      <w:r w:rsidRPr="001E7B6F">
        <w:rPr>
          <w:rFonts w:cs="Calibri"/>
          <w:lang w:val="de-DE"/>
        </w:rPr>
        <w:t>Hilsdale</w:t>
      </w:r>
      <w:proofErr w:type="spellEnd"/>
      <w:r w:rsidRPr="001E7B6F">
        <w:rPr>
          <w:rFonts w:cs="Calibri"/>
          <w:lang w:val="de-DE"/>
        </w:rPr>
        <w:t xml:space="preserve">. </w:t>
      </w:r>
      <w:r w:rsidRPr="001E7B6F">
        <w:rPr>
          <w:rFonts w:cs="Calibri"/>
          <w:i/>
          <w:iCs/>
          <w:lang w:val="de-DE"/>
        </w:rPr>
        <w:t>NY: Lawrence Erlbaum</w:t>
      </w:r>
      <w:r w:rsidRPr="001E7B6F">
        <w:rPr>
          <w:rFonts w:cs="Calibri"/>
          <w:lang w:val="de-DE"/>
        </w:rPr>
        <w:t xml:space="preserve">, </w:t>
      </w:r>
      <w:r w:rsidRPr="001E7B6F">
        <w:rPr>
          <w:rFonts w:cs="Calibri"/>
          <w:i/>
          <w:iCs/>
          <w:lang w:val="de-DE"/>
        </w:rPr>
        <w:t>58</w:t>
      </w:r>
      <w:r w:rsidRPr="001E7B6F">
        <w:rPr>
          <w:rFonts w:cs="Calibri"/>
          <w:lang w:val="de-DE"/>
        </w:rPr>
        <w:t>(1), 7–19.</w:t>
      </w:r>
    </w:p>
    <w:p w14:paraId="7E2B93BC" w14:textId="77777777" w:rsidR="001E7B6F" w:rsidRPr="001E7B6F" w:rsidRDefault="001E7B6F" w:rsidP="001E7B6F">
      <w:pPr>
        <w:pStyle w:val="Literaturverzeichnis"/>
        <w:rPr>
          <w:rFonts w:cs="Calibri"/>
          <w:lang w:val="de-DE"/>
        </w:rPr>
      </w:pPr>
      <w:r w:rsidRPr="001E7B6F">
        <w:rPr>
          <w:rFonts w:cs="Calibri"/>
          <w:lang w:val="de-DE"/>
        </w:rPr>
        <w:t xml:space="preserve">Eckstein, B., Grob, U., &amp; </w:t>
      </w:r>
      <w:proofErr w:type="spellStart"/>
      <w:r w:rsidRPr="001E7B6F">
        <w:rPr>
          <w:rFonts w:cs="Calibri"/>
          <w:lang w:val="de-DE"/>
        </w:rPr>
        <w:t>Reusser</w:t>
      </w:r>
      <w:proofErr w:type="spellEnd"/>
      <w:r w:rsidRPr="001E7B6F">
        <w:rPr>
          <w:rFonts w:cs="Calibri"/>
          <w:lang w:val="de-DE"/>
        </w:rPr>
        <w:t xml:space="preserve">, K. (2016). Unterrichtliche Devianz und subjektives Störungsempfinden. Entwicklung eines Instrumentariums zur Erfassung von Unterrichtsstörungen. </w:t>
      </w:r>
      <w:r w:rsidRPr="001E7B6F">
        <w:rPr>
          <w:rFonts w:cs="Calibri"/>
          <w:i/>
          <w:iCs/>
          <w:lang w:val="de-DE"/>
        </w:rPr>
        <w:t>Empirische Pädagogik (EP)</w:t>
      </w:r>
      <w:r w:rsidRPr="001E7B6F">
        <w:rPr>
          <w:rFonts w:cs="Calibri"/>
          <w:lang w:val="de-DE"/>
        </w:rPr>
        <w:t xml:space="preserve">, </w:t>
      </w:r>
      <w:r w:rsidRPr="001E7B6F">
        <w:rPr>
          <w:rFonts w:cs="Calibri"/>
          <w:i/>
          <w:iCs/>
          <w:lang w:val="de-DE"/>
        </w:rPr>
        <w:t>30</w:t>
      </w:r>
      <w:r w:rsidRPr="001E7B6F">
        <w:rPr>
          <w:rFonts w:cs="Calibri"/>
          <w:lang w:val="de-DE"/>
        </w:rPr>
        <w:t xml:space="preserve">(1), </w:t>
      </w:r>
      <w:proofErr w:type="spellStart"/>
      <w:r w:rsidRPr="001E7B6F">
        <w:rPr>
          <w:rFonts w:cs="Calibri"/>
          <w:lang w:val="de-DE"/>
        </w:rPr>
        <w:t>Article</w:t>
      </w:r>
      <w:proofErr w:type="spellEnd"/>
      <w:r w:rsidRPr="001E7B6F">
        <w:rPr>
          <w:rFonts w:cs="Calibri"/>
          <w:lang w:val="de-DE"/>
        </w:rPr>
        <w:t xml:space="preserve"> 1.</w:t>
      </w:r>
    </w:p>
    <w:p w14:paraId="68CF9DFD" w14:textId="77777777" w:rsidR="001E7B6F" w:rsidRPr="001E7B6F" w:rsidRDefault="001E7B6F" w:rsidP="001E7B6F">
      <w:pPr>
        <w:pStyle w:val="Literaturverzeichnis"/>
        <w:rPr>
          <w:rFonts w:cs="Calibri"/>
        </w:rPr>
      </w:pPr>
      <w:r w:rsidRPr="001E7B6F">
        <w:rPr>
          <w:rFonts w:cs="Calibri"/>
        </w:rPr>
        <w:t xml:space="preserve">Gold, B., &amp; </w:t>
      </w:r>
      <w:proofErr w:type="spellStart"/>
      <w:r w:rsidRPr="001E7B6F">
        <w:rPr>
          <w:rFonts w:cs="Calibri"/>
        </w:rPr>
        <w:t>Holodynski</w:t>
      </w:r>
      <w:proofErr w:type="spellEnd"/>
      <w:r w:rsidRPr="001E7B6F">
        <w:rPr>
          <w:rFonts w:cs="Calibri"/>
        </w:rPr>
        <w:t xml:space="preserve">, M. (2015). Development and Construct Validation of a Situational Judgment Test of Strategic Knowledge of Classroom Management in Elementary Schools. </w:t>
      </w:r>
      <w:r w:rsidRPr="001E7B6F">
        <w:rPr>
          <w:rFonts w:cs="Calibri"/>
          <w:i/>
          <w:iCs/>
        </w:rPr>
        <w:t>Educational Assessment</w:t>
      </w:r>
      <w:r w:rsidRPr="001E7B6F">
        <w:rPr>
          <w:rFonts w:cs="Calibri"/>
        </w:rPr>
        <w:t xml:space="preserve">, </w:t>
      </w:r>
      <w:r w:rsidRPr="001E7B6F">
        <w:rPr>
          <w:rFonts w:cs="Calibri"/>
          <w:i/>
          <w:iCs/>
        </w:rPr>
        <w:t>20</w:t>
      </w:r>
      <w:r w:rsidRPr="001E7B6F">
        <w:rPr>
          <w:rFonts w:cs="Calibri"/>
        </w:rPr>
        <w:t>(3), 226–248. https://doi.org/10.1080/10627197.2015.1062087</w:t>
      </w:r>
    </w:p>
    <w:p w14:paraId="7FECD523" w14:textId="77777777" w:rsidR="001E7B6F" w:rsidRPr="001E7B6F" w:rsidRDefault="001E7B6F" w:rsidP="001E7B6F">
      <w:pPr>
        <w:pStyle w:val="Literaturverzeichnis"/>
        <w:rPr>
          <w:rFonts w:cs="Calibri"/>
        </w:rPr>
      </w:pPr>
      <w:r w:rsidRPr="001E7B6F">
        <w:rPr>
          <w:rFonts w:cs="Calibri"/>
        </w:rPr>
        <w:t xml:space="preserve">Grub, A.-S. (2023). </w:t>
      </w:r>
      <w:r w:rsidRPr="001E7B6F">
        <w:rPr>
          <w:rFonts w:cs="Calibri"/>
          <w:i/>
          <w:iCs/>
        </w:rPr>
        <w:t>PRONOEA - Professional vision of novice and expert teachers</w:t>
      </w:r>
      <w:r w:rsidRPr="001E7B6F">
        <w:rPr>
          <w:rFonts w:cs="Calibri"/>
        </w:rPr>
        <w:t xml:space="preserve"> [</w:t>
      </w:r>
      <w:proofErr w:type="spellStart"/>
      <w:r w:rsidRPr="001E7B6F">
        <w:rPr>
          <w:rFonts w:cs="Calibri"/>
        </w:rPr>
        <w:t>doctoralThesis</w:t>
      </w:r>
      <w:proofErr w:type="spellEnd"/>
      <w:r w:rsidRPr="001E7B6F">
        <w:rPr>
          <w:rFonts w:cs="Calibri"/>
        </w:rPr>
        <w:t xml:space="preserve">, </w:t>
      </w:r>
      <w:proofErr w:type="spellStart"/>
      <w:r w:rsidRPr="001E7B6F">
        <w:rPr>
          <w:rFonts w:cs="Calibri"/>
        </w:rPr>
        <w:t>Saarländische</w:t>
      </w:r>
      <w:proofErr w:type="spellEnd"/>
      <w:r w:rsidRPr="001E7B6F">
        <w:rPr>
          <w:rFonts w:cs="Calibri"/>
        </w:rPr>
        <w:t xml:space="preserve"> </w:t>
      </w:r>
      <w:proofErr w:type="spellStart"/>
      <w:r w:rsidRPr="001E7B6F">
        <w:rPr>
          <w:rFonts w:cs="Calibri"/>
        </w:rPr>
        <w:t>Universitäts</w:t>
      </w:r>
      <w:proofErr w:type="spellEnd"/>
      <w:r w:rsidRPr="001E7B6F">
        <w:rPr>
          <w:rFonts w:cs="Calibri"/>
        </w:rPr>
        <w:t xml:space="preserve">- und </w:t>
      </w:r>
      <w:proofErr w:type="spellStart"/>
      <w:r w:rsidRPr="001E7B6F">
        <w:rPr>
          <w:rFonts w:cs="Calibri"/>
        </w:rPr>
        <w:t>Landesbibliothek</w:t>
      </w:r>
      <w:proofErr w:type="spellEnd"/>
      <w:r w:rsidRPr="001E7B6F">
        <w:rPr>
          <w:rFonts w:cs="Calibri"/>
        </w:rPr>
        <w:t>]. https://doi.org/10.22028/D291-39788</w:t>
      </w:r>
    </w:p>
    <w:p w14:paraId="3BB9A4F0" w14:textId="77777777" w:rsidR="001E7B6F" w:rsidRPr="001E7B6F" w:rsidRDefault="001E7B6F" w:rsidP="001E7B6F">
      <w:pPr>
        <w:pStyle w:val="Literaturverzeichnis"/>
        <w:rPr>
          <w:rFonts w:cs="Calibri"/>
          <w:lang w:val="de-DE"/>
        </w:rPr>
      </w:pPr>
      <w:r w:rsidRPr="001E7B6F">
        <w:rPr>
          <w:rFonts w:cs="Calibri"/>
          <w:lang w:val="de-DE"/>
        </w:rPr>
        <w:t xml:space="preserve">Grub, A.-S., Biermann, A., &amp; </w:t>
      </w:r>
      <w:proofErr w:type="spellStart"/>
      <w:r w:rsidRPr="001E7B6F">
        <w:rPr>
          <w:rFonts w:cs="Calibri"/>
          <w:lang w:val="de-DE"/>
        </w:rPr>
        <w:t>Brünken</w:t>
      </w:r>
      <w:proofErr w:type="spellEnd"/>
      <w:r w:rsidRPr="001E7B6F">
        <w:rPr>
          <w:rFonts w:cs="Calibri"/>
          <w:lang w:val="de-DE"/>
        </w:rPr>
        <w:t xml:space="preserve">, R. (2020). </w:t>
      </w:r>
      <w:r w:rsidRPr="001E7B6F">
        <w:rPr>
          <w:rFonts w:cs="Calibri"/>
          <w:i/>
          <w:iCs/>
        </w:rPr>
        <w:t xml:space="preserve">Process-based measurement of professional vision of (prospective) teachers in the field of classroom management. </w:t>
      </w:r>
      <w:r w:rsidRPr="001E7B6F">
        <w:rPr>
          <w:rFonts w:cs="Calibri"/>
          <w:i/>
          <w:iCs/>
          <w:lang w:val="de-DE"/>
        </w:rPr>
        <w:t xml:space="preserve">A </w:t>
      </w:r>
      <w:proofErr w:type="spellStart"/>
      <w:r w:rsidRPr="001E7B6F">
        <w:rPr>
          <w:rFonts w:cs="Calibri"/>
          <w:i/>
          <w:iCs/>
          <w:lang w:val="de-DE"/>
        </w:rPr>
        <w:t>systematic</w:t>
      </w:r>
      <w:proofErr w:type="spellEnd"/>
      <w:r w:rsidRPr="001E7B6F">
        <w:rPr>
          <w:rFonts w:cs="Calibri"/>
          <w:i/>
          <w:iCs/>
          <w:lang w:val="de-DE"/>
        </w:rPr>
        <w:t xml:space="preserve"> review</w:t>
      </w:r>
      <w:r w:rsidRPr="001E7B6F">
        <w:rPr>
          <w:rFonts w:cs="Calibri"/>
          <w:lang w:val="de-DE"/>
        </w:rPr>
        <w:t>. https://doi.org/10.25656/01:21187</w:t>
      </w:r>
    </w:p>
    <w:p w14:paraId="5BF96387" w14:textId="77777777" w:rsidR="001E7B6F" w:rsidRPr="001E7B6F" w:rsidRDefault="001E7B6F" w:rsidP="001E7B6F">
      <w:pPr>
        <w:pStyle w:val="Literaturverzeichnis"/>
        <w:rPr>
          <w:rFonts w:cs="Calibri"/>
          <w:lang w:val="de-DE"/>
        </w:rPr>
      </w:pPr>
      <w:r w:rsidRPr="001E7B6F">
        <w:rPr>
          <w:rFonts w:cs="Calibri"/>
          <w:lang w:val="de-DE"/>
        </w:rPr>
        <w:t xml:space="preserve">Helmke, A. (2022). </w:t>
      </w:r>
      <w:r w:rsidRPr="001E7B6F">
        <w:rPr>
          <w:rFonts w:cs="Calibri"/>
          <w:i/>
          <w:iCs/>
          <w:lang w:val="de-DE"/>
        </w:rPr>
        <w:t>Unterrichtsqualität und Professionalisierung: Diagnostik von Lehr-Lern-Prozessen und evidenzbasierte Unterrichtsentwicklung</w:t>
      </w:r>
      <w:r w:rsidRPr="001E7B6F">
        <w:rPr>
          <w:rFonts w:cs="Calibri"/>
          <w:lang w:val="de-DE"/>
        </w:rPr>
        <w:t xml:space="preserve"> (1. Auflage). Klett Kallmeyer.</w:t>
      </w:r>
    </w:p>
    <w:p w14:paraId="096C11CE" w14:textId="77777777" w:rsidR="001E7B6F" w:rsidRPr="001E7B6F" w:rsidRDefault="001E7B6F" w:rsidP="001E7B6F">
      <w:pPr>
        <w:pStyle w:val="Literaturverzeichnis"/>
        <w:rPr>
          <w:rFonts w:cs="Calibri"/>
          <w:lang w:val="de-DE"/>
        </w:rPr>
      </w:pPr>
      <w:r w:rsidRPr="001E7B6F">
        <w:rPr>
          <w:rFonts w:cs="Calibri"/>
          <w:lang w:val="de-DE"/>
        </w:rPr>
        <w:t xml:space="preserve">Helmke, A., Schrader, F.-W., Helmke, T., </w:t>
      </w:r>
      <w:proofErr w:type="spellStart"/>
      <w:r w:rsidRPr="001E7B6F">
        <w:rPr>
          <w:rFonts w:cs="Calibri"/>
          <w:lang w:val="de-DE"/>
        </w:rPr>
        <w:t>Lenske</w:t>
      </w:r>
      <w:proofErr w:type="spellEnd"/>
      <w:r w:rsidRPr="001E7B6F">
        <w:rPr>
          <w:rFonts w:cs="Calibri"/>
          <w:lang w:val="de-DE"/>
        </w:rPr>
        <w:t xml:space="preserve">, G., Pham, G., Praetorius, A.-K., &amp; Ade-Thurow, M. (2013). </w:t>
      </w:r>
      <w:r w:rsidRPr="001E7B6F">
        <w:rPr>
          <w:rFonts w:cs="Calibri"/>
          <w:i/>
          <w:iCs/>
          <w:lang w:val="de-DE"/>
        </w:rPr>
        <w:t>Basisfragebogen EMU - Evidenzbasierte Methoden der Unterrichtsentwicklung</w:t>
      </w:r>
      <w:r w:rsidRPr="001E7B6F">
        <w:rPr>
          <w:rFonts w:cs="Calibri"/>
          <w:lang w:val="de-DE"/>
        </w:rPr>
        <w:t>. Unterrichtsdiagnostik. http://www.unterrichtsdiagnostik.info/downloads/fragebogen/</w:t>
      </w:r>
    </w:p>
    <w:p w14:paraId="11F3C48F" w14:textId="77777777" w:rsidR="001E7B6F" w:rsidRPr="001E7B6F" w:rsidRDefault="001E7B6F" w:rsidP="001E7B6F">
      <w:pPr>
        <w:pStyle w:val="Literaturverzeichnis"/>
        <w:rPr>
          <w:rFonts w:cs="Calibri"/>
        </w:rPr>
      </w:pPr>
      <w:r w:rsidRPr="001E7B6F">
        <w:rPr>
          <w:rFonts w:cs="Calibri"/>
          <w:lang w:val="de-DE"/>
        </w:rPr>
        <w:t xml:space="preserve">Keskin, Ö., Gabel, S., Kollar, I., &amp; Gegenfurtner, A. (2023). </w:t>
      </w:r>
      <w:r w:rsidRPr="001E7B6F">
        <w:rPr>
          <w:rFonts w:cs="Calibri"/>
        </w:rPr>
        <w:t xml:space="preserve">Relations between pre-service teacher gaze, teacher attitude, and student ethnicity. </w:t>
      </w:r>
      <w:r w:rsidRPr="001E7B6F">
        <w:rPr>
          <w:rFonts w:cs="Calibri"/>
          <w:i/>
          <w:iCs/>
        </w:rPr>
        <w:t>Frontiers in Education</w:t>
      </w:r>
      <w:r w:rsidRPr="001E7B6F">
        <w:rPr>
          <w:rFonts w:cs="Calibri"/>
        </w:rPr>
        <w:t xml:space="preserve">, </w:t>
      </w:r>
      <w:r w:rsidRPr="001E7B6F">
        <w:rPr>
          <w:rFonts w:cs="Calibri"/>
          <w:i/>
          <w:iCs/>
        </w:rPr>
        <w:t>8</w:t>
      </w:r>
      <w:r w:rsidRPr="001E7B6F">
        <w:rPr>
          <w:rFonts w:cs="Calibri"/>
        </w:rPr>
        <w:t>. https://doi.org/10.3389/feduc.2023.1272671</w:t>
      </w:r>
    </w:p>
    <w:p w14:paraId="4FC868AE" w14:textId="77777777" w:rsidR="001E7B6F" w:rsidRPr="001E7B6F" w:rsidRDefault="001E7B6F" w:rsidP="001E7B6F">
      <w:pPr>
        <w:pStyle w:val="Literaturverzeichnis"/>
        <w:rPr>
          <w:rFonts w:cs="Calibri"/>
        </w:rPr>
      </w:pPr>
      <w:proofErr w:type="spellStart"/>
      <w:r w:rsidRPr="001E7B6F">
        <w:rPr>
          <w:rFonts w:cs="Calibri"/>
        </w:rPr>
        <w:t>Keskin</w:t>
      </w:r>
      <w:proofErr w:type="spellEnd"/>
      <w:r w:rsidRPr="001E7B6F">
        <w:rPr>
          <w:rFonts w:cs="Calibri"/>
        </w:rPr>
        <w:t xml:space="preserve">, Ö., Seidel, T., </w:t>
      </w:r>
      <w:proofErr w:type="spellStart"/>
      <w:r w:rsidRPr="001E7B6F">
        <w:rPr>
          <w:rFonts w:cs="Calibri"/>
        </w:rPr>
        <w:t>Stürmer</w:t>
      </w:r>
      <w:proofErr w:type="spellEnd"/>
      <w:r w:rsidRPr="001E7B6F">
        <w:rPr>
          <w:rFonts w:cs="Calibri"/>
        </w:rPr>
        <w:t xml:space="preserve">, K., &amp; </w:t>
      </w:r>
      <w:proofErr w:type="spellStart"/>
      <w:r w:rsidRPr="001E7B6F">
        <w:rPr>
          <w:rFonts w:cs="Calibri"/>
        </w:rPr>
        <w:t>Gegenfurtner</w:t>
      </w:r>
      <w:proofErr w:type="spellEnd"/>
      <w:r w:rsidRPr="001E7B6F">
        <w:rPr>
          <w:rFonts w:cs="Calibri"/>
        </w:rPr>
        <w:t xml:space="preserve">, A. (2024). Eye-tracking research on teacher professional vision: A meta-analytic review. </w:t>
      </w:r>
      <w:r w:rsidRPr="001E7B6F">
        <w:rPr>
          <w:rFonts w:cs="Calibri"/>
          <w:i/>
          <w:iCs/>
        </w:rPr>
        <w:t>Educational Research Review</w:t>
      </w:r>
      <w:r w:rsidRPr="001E7B6F">
        <w:rPr>
          <w:rFonts w:cs="Calibri"/>
        </w:rPr>
        <w:t xml:space="preserve">, </w:t>
      </w:r>
      <w:r w:rsidRPr="001E7B6F">
        <w:rPr>
          <w:rFonts w:cs="Calibri"/>
          <w:i/>
          <w:iCs/>
        </w:rPr>
        <w:t>42</w:t>
      </w:r>
      <w:r w:rsidRPr="001E7B6F">
        <w:rPr>
          <w:rFonts w:cs="Calibri"/>
        </w:rPr>
        <w:t>, 100586. https://doi.org/10.1016/j.edurev.2023.100586</w:t>
      </w:r>
    </w:p>
    <w:p w14:paraId="5664C708" w14:textId="77777777" w:rsidR="001E7B6F" w:rsidRPr="001E7B6F" w:rsidRDefault="001E7B6F" w:rsidP="001E7B6F">
      <w:pPr>
        <w:pStyle w:val="Literaturverzeichnis"/>
        <w:rPr>
          <w:rFonts w:cs="Calibri"/>
          <w:lang w:val="de-DE"/>
        </w:rPr>
      </w:pPr>
      <w:r w:rsidRPr="001E7B6F">
        <w:rPr>
          <w:rFonts w:cs="Calibri"/>
        </w:rPr>
        <w:t xml:space="preserve">Kiel, E., Frey, A., &amp; </w:t>
      </w:r>
      <w:proofErr w:type="spellStart"/>
      <w:r w:rsidRPr="001E7B6F">
        <w:rPr>
          <w:rFonts w:cs="Calibri"/>
        </w:rPr>
        <w:t>Weiß</w:t>
      </w:r>
      <w:proofErr w:type="spellEnd"/>
      <w:r w:rsidRPr="001E7B6F">
        <w:rPr>
          <w:rFonts w:cs="Calibri"/>
        </w:rPr>
        <w:t xml:space="preserve">, S. (2013). </w:t>
      </w:r>
      <w:r w:rsidRPr="001E7B6F">
        <w:rPr>
          <w:rFonts w:cs="Calibri"/>
          <w:i/>
          <w:iCs/>
          <w:lang w:val="de-DE"/>
        </w:rPr>
        <w:t>Trainingsbuch Klassenführung</w:t>
      </w:r>
      <w:r w:rsidRPr="001E7B6F">
        <w:rPr>
          <w:rFonts w:cs="Calibri"/>
          <w:lang w:val="de-DE"/>
        </w:rPr>
        <w:t>. Verlag Julius Klinkhardt.</w:t>
      </w:r>
    </w:p>
    <w:p w14:paraId="7334665A" w14:textId="77777777" w:rsidR="001E7B6F" w:rsidRPr="001E7B6F" w:rsidRDefault="001E7B6F" w:rsidP="001E7B6F">
      <w:pPr>
        <w:pStyle w:val="Literaturverzeichnis"/>
        <w:rPr>
          <w:rFonts w:cs="Calibri"/>
        </w:rPr>
      </w:pPr>
      <w:proofErr w:type="spellStart"/>
      <w:r w:rsidRPr="001E7B6F">
        <w:rPr>
          <w:rFonts w:cs="Calibri"/>
        </w:rPr>
        <w:t>Kilbury</w:t>
      </w:r>
      <w:proofErr w:type="spellEnd"/>
      <w:r w:rsidRPr="001E7B6F">
        <w:rPr>
          <w:rFonts w:cs="Calibri"/>
        </w:rPr>
        <w:t xml:space="preserve">, M., </w:t>
      </w:r>
      <w:proofErr w:type="spellStart"/>
      <w:r w:rsidRPr="001E7B6F">
        <w:rPr>
          <w:rFonts w:cs="Calibri"/>
        </w:rPr>
        <w:t>Böhnke</w:t>
      </w:r>
      <w:proofErr w:type="spellEnd"/>
      <w:r w:rsidRPr="001E7B6F">
        <w:rPr>
          <w:rFonts w:cs="Calibri"/>
        </w:rPr>
        <w:t xml:space="preserve">, A., </w:t>
      </w:r>
      <w:proofErr w:type="spellStart"/>
      <w:r w:rsidRPr="001E7B6F">
        <w:rPr>
          <w:rFonts w:cs="Calibri"/>
        </w:rPr>
        <w:t>Haase</w:t>
      </w:r>
      <w:proofErr w:type="spellEnd"/>
      <w:r w:rsidRPr="001E7B6F">
        <w:rPr>
          <w:rFonts w:cs="Calibri"/>
        </w:rPr>
        <w:t xml:space="preserve">, S., &amp; Thiel, F. (2024). The development and validation of a video tool for capturing teachers’ noticing in salient and non-salient classroom disruptions. </w:t>
      </w:r>
      <w:r w:rsidRPr="001E7B6F">
        <w:rPr>
          <w:rFonts w:cs="Calibri"/>
          <w:i/>
          <w:iCs/>
        </w:rPr>
        <w:t>Computers in Human Behavior Reports</w:t>
      </w:r>
      <w:r w:rsidRPr="001E7B6F">
        <w:rPr>
          <w:rFonts w:cs="Calibri"/>
        </w:rPr>
        <w:t xml:space="preserve">, </w:t>
      </w:r>
      <w:r w:rsidRPr="001E7B6F">
        <w:rPr>
          <w:rFonts w:cs="Calibri"/>
          <w:i/>
          <w:iCs/>
        </w:rPr>
        <w:t>16</w:t>
      </w:r>
      <w:r w:rsidRPr="001E7B6F">
        <w:rPr>
          <w:rFonts w:cs="Calibri"/>
        </w:rPr>
        <w:t>, 100481. https://doi.org/10.1016/j.chbr.2024.100481</w:t>
      </w:r>
    </w:p>
    <w:p w14:paraId="3C4792D7" w14:textId="77777777" w:rsidR="001E7B6F" w:rsidRPr="001E7B6F" w:rsidRDefault="001E7B6F" w:rsidP="001E7B6F">
      <w:pPr>
        <w:pStyle w:val="Literaturverzeichnis"/>
        <w:rPr>
          <w:rFonts w:cs="Calibri"/>
          <w:lang w:val="de-DE"/>
        </w:rPr>
      </w:pPr>
      <w:r w:rsidRPr="001E7B6F">
        <w:rPr>
          <w:rFonts w:cs="Calibri"/>
          <w:lang w:val="de-DE"/>
        </w:rPr>
        <w:t xml:space="preserve">Kounin, J. S. (2006). </w:t>
      </w:r>
      <w:r w:rsidRPr="001E7B6F">
        <w:rPr>
          <w:rFonts w:cs="Calibri"/>
          <w:i/>
          <w:iCs/>
          <w:lang w:val="de-DE"/>
        </w:rPr>
        <w:t>Techniken der Klassenführung</w:t>
      </w:r>
      <w:r w:rsidRPr="001E7B6F">
        <w:rPr>
          <w:rFonts w:cs="Calibri"/>
          <w:lang w:val="de-DE"/>
        </w:rPr>
        <w:t>. Waxmann Verlag.</w:t>
      </w:r>
    </w:p>
    <w:p w14:paraId="20D91D98" w14:textId="77777777" w:rsidR="001E7B6F" w:rsidRPr="001E7B6F" w:rsidRDefault="001E7B6F" w:rsidP="001E7B6F">
      <w:pPr>
        <w:pStyle w:val="Literaturverzeichnis"/>
        <w:rPr>
          <w:rFonts w:cs="Calibri"/>
        </w:rPr>
      </w:pPr>
      <w:r w:rsidRPr="001E7B6F">
        <w:rPr>
          <w:rFonts w:cs="Calibri"/>
          <w:lang w:val="de-DE"/>
        </w:rPr>
        <w:t xml:space="preserve">Kraft, M. A., &amp; Monti-Nussbaum, M. (2021). </w:t>
      </w:r>
      <w:r w:rsidRPr="001E7B6F">
        <w:rPr>
          <w:rFonts w:cs="Calibri"/>
        </w:rPr>
        <w:t xml:space="preserve">The Big Problem </w:t>
      </w:r>
      <w:proofErr w:type="gramStart"/>
      <w:r w:rsidRPr="001E7B6F">
        <w:rPr>
          <w:rFonts w:cs="Calibri"/>
        </w:rPr>
        <w:t>With</w:t>
      </w:r>
      <w:proofErr w:type="gramEnd"/>
      <w:r w:rsidRPr="001E7B6F">
        <w:rPr>
          <w:rFonts w:cs="Calibri"/>
        </w:rPr>
        <w:t xml:space="preserve"> Little Interruptions to Classroom Learning. </w:t>
      </w:r>
      <w:r w:rsidRPr="001E7B6F">
        <w:rPr>
          <w:rFonts w:cs="Calibri"/>
          <w:i/>
          <w:iCs/>
        </w:rPr>
        <w:t>AERA Open</w:t>
      </w:r>
      <w:r w:rsidRPr="001E7B6F">
        <w:rPr>
          <w:rFonts w:cs="Calibri"/>
        </w:rPr>
        <w:t xml:space="preserve">, </w:t>
      </w:r>
      <w:r w:rsidRPr="001E7B6F">
        <w:rPr>
          <w:rFonts w:cs="Calibri"/>
          <w:i/>
          <w:iCs/>
        </w:rPr>
        <w:t>7</w:t>
      </w:r>
      <w:r w:rsidRPr="001E7B6F">
        <w:rPr>
          <w:rFonts w:cs="Calibri"/>
        </w:rPr>
        <w:t>, 23328584211028856. https://doi.org/10.1177/23328584211028856</w:t>
      </w:r>
    </w:p>
    <w:p w14:paraId="445121BE" w14:textId="77777777" w:rsidR="001E7B6F" w:rsidRPr="001E7B6F" w:rsidRDefault="001E7B6F" w:rsidP="001E7B6F">
      <w:pPr>
        <w:pStyle w:val="Literaturverzeichnis"/>
        <w:rPr>
          <w:rFonts w:cs="Calibri"/>
          <w:lang w:val="de-DE"/>
        </w:rPr>
      </w:pPr>
      <w:proofErr w:type="spellStart"/>
      <w:r w:rsidRPr="001E7B6F">
        <w:rPr>
          <w:rFonts w:cs="Calibri"/>
        </w:rPr>
        <w:t>Kunter</w:t>
      </w:r>
      <w:proofErr w:type="spellEnd"/>
      <w:r w:rsidRPr="001E7B6F">
        <w:rPr>
          <w:rFonts w:cs="Calibri"/>
        </w:rPr>
        <w:t xml:space="preserve">, M., Baumert, J., &amp; Blum, W. (2011). </w:t>
      </w:r>
      <w:r w:rsidRPr="001E7B6F">
        <w:rPr>
          <w:rFonts w:cs="Calibri"/>
          <w:i/>
          <w:iCs/>
          <w:lang w:val="de-DE"/>
        </w:rPr>
        <w:t>Professionelle Kompetenz von Lehrkräften: Ergebnisse des Forschungsprogramms COACTIV</w:t>
      </w:r>
      <w:r w:rsidRPr="001E7B6F">
        <w:rPr>
          <w:rFonts w:cs="Calibri"/>
          <w:lang w:val="de-DE"/>
        </w:rPr>
        <w:t>. Waxmann Verlag.</w:t>
      </w:r>
    </w:p>
    <w:p w14:paraId="77884179" w14:textId="77777777" w:rsidR="001E7B6F" w:rsidRPr="001E7B6F" w:rsidRDefault="001E7B6F" w:rsidP="001E7B6F">
      <w:pPr>
        <w:pStyle w:val="Literaturverzeichnis"/>
        <w:rPr>
          <w:rFonts w:cs="Calibri"/>
        </w:rPr>
      </w:pPr>
      <w:r w:rsidRPr="001E7B6F">
        <w:rPr>
          <w:rFonts w:cs="Calibri"/>
          <w:lang w:val="de-DE"/>
        </w:rPr>
        <w:t xml:space="preserve">Lohmann, G., &amp; Meyer, H. (2003). </w:t>
      </w:r>
      <w:r w:rsidRPr="001E7B6F">
        <w:rPr>
          <w:rFonts w:cs="Calibri"/>
          <w:i/>
          <w:iCs/>
          <w:lang w:val="de-DE"/>
        </w:rPr>
        <w:t>Mit Schülern klarkommen: Professioneller Umgang mit Unterrichtsstörungen und Disziplinkonflikten</w:t>
      </w:r>
      <w:r w:rsidRPr="001E7B6F">
        <w:rPr>
          <w:rFonts w:cs="Calibri"/>
          <w:lang w:val="de-DE"/>
        </w:rPr>
        <w:t xml:space="preserve">. </w:t>
      </w:r>
      <w:r w:rsidRPr="001E7B6F">
        <w:rPr>
          <w:rFonts w:cs="Calibri"/>
        </w:rPr>
        <w:t>Cornelsen-</w:t>
      </w:r>
      <w:proofErr w:type="spellStart"/>
      <w:r w:rsidRPr="001E7B6F">
        <w:rPr>
          <w:rFonts w:cs="Calibri"/>
        </w:rPr>
        <w:t>Scriptor</w:t>
      </w:r>
      <w:proofErr w:type="spellEnd"/>
      <w:r w:rsidRPr="001E7B6F">
        <w:rPr>
          <w:rFonts w:cs="Calibri"/>
        </w:rPr>
        <w:t>.</w:t>
      </w:r>
    </w:p>
    <w:p w14:paraId="4144BBCA" w14:textId="77777777" w:rsidR="001E7B6F" w:rsidRPr="001E7B6F" w:rsidRDefault="001E7B6F" w:rsidP="001E7B6F">
      <w:pPr>
        <w:pStyle w:val="Literaturverzeichnis"/>
        <w:rPr>
          <w:rFonts w:cs="Calibri"/>
        </w:rPr>
      </w:pPr>
      <w:r w:rsidRPr="001E7B6F">
        <w:rPr>
          <w:rFonts w:cs="Calibri"/>
        </w:rPr>
        <w:t xml:space="preserve">Marder, J., Thiel, F., &amp; </w:t>
      </w:r>
      <w:proofErr w:type="spellStart"/>
      <w:r w:rsidRPr="001E7B6F">
        <w:rPr>
          <w:rFonts w:cs="Calibri"/>
        </w:rPr>
        <w:t>Göllner</w:t>
      </w:r>
      <w:proofErr w:type="spellEnd"/>
      <w:r w:rsidRPr="001E7B6F">
        <w:rPr>
          <w:rFonts w:cs="Calibri"/>
        </w:rPr>
        <w:t xml:space="preserve">, R. (2023). Classroom management and students’ mathematics achievement: The role of students’ disruptive behavior and teacher classroom management. </w:t>
      </w:r>
      <w:r w:rsidRPr="001E7B6F">
        <w:rPr>
          <w:rFonts w:cs="Calibri"/>
          <w:i/>
          <w:iCs/>
        </w:rPr>
        <w:t>Learning and Instruction</w:t>
      </w:r>
      <w:r w:rsidRPr="001E7B6F">
        <w:rPr>
          <w:rFonts w:cs="Calibri"/>
        </w:rPr>
        <w:t xml:space="preserve">, </w:t>
      </w:r>
      <w:r w:rsidRPr="001E7B6F">
        <w:rPr>
          <w:rFonts w:cs="Calibri"/>
          <w:i/>
          <w:iCs/>
        </w:rPr>
        <w:t>86</w:t>
      </w:r>
      <w:r w:rsidRPr="001E7B6F">
        <w:rPr>
          <w:rFonts w:cs="Calibri"/>
        </w:rPr>
        <w:t>, 101746. https://doi.org/10.1016/j.learninstruc.2023.101746</w:t>
      </w:r>
    </w:p>
    <w:p w14:paraId="04E4FF8A" w14:textId="77777777" w:rsidR="001E7B6F" w:rsidRPr="001E7B6F" w:rsidRDefault="001E7B6F" w:rsidP="001E7B6F">
      <w:pPr>
        <w:pStyle w:val="Literaturverzeichnis"/>
        <w:rPr>
          <w:rFonts w:cs="Calibri"/>
        </w:rPr>
      </w:pPr>
      <w:r w:rsidRPr="001E7B6F">
        <w:rPr>
          <w:rFonts w:cs="Calibri"/>
        </w:rPr>
        <w:t xml:space="preserve">Marzano, R. J. (2007). </w:t>
      </w:r>
      <w:r w:rsidRPr="001E7B6F">
        <w:rPr>
          <w:rFonts w:cs="Calibri"/>
          <w:i/>
          <w:iCs/>
        </w:rPr>
        <w:t>The Art and Science of Teaching: A Comprehensive Framework for Effective Instruction</w:t>
      </w:r>
      <w:r w:rsidRPr="001E7B6F">
        <w:rPr>
          <w:rFonts w:cs="Calibri"/>
        </w:rPr>
        <w:t>. ASCD.</w:t>
      </w:r>
    </w:p>
    <w:p w14:paraId="602C0BBA" w14:textId="77777777" w:rsidR="001E7B6F" w:rsidRPr="001E7B6F" w:rsidRDefault="001E7B6F" w:rsidP="001E7B6F">
      <w:pPr>
        <w:pStyle w:val="Literaturverzeichnis"/>
        <w:rPr>
          <w:rFonts w:cs="Calibri"/>
        </w:rPr>
      </w:pPr>
      <w:proofErr w:type="spellStart"/>
      <w:r w:rsidRPr="001E7B6F">
        <w:rPr>
          <w:rFonts w:cs="Calibri"/>
        </w:rPr>
        <w:t>Onkhar</w:t>
      </w:r>
      <w:proofErr w:type="spellEnd"/>
      <w:r w:rsidRPr="001E7B6F">
        <w:rPr>
          <w:rFonts w:cs="Calibri"/>
        </w:rPr>
        <w:t xml:space="preserve">, V., </w:t>
      </w:r>
      <w:proofErr w:type="spellStart"/>
      <w:r w:rsidRPr="001E7B6F">
        <w:rPr>
          <w:rFonts w:cs="Calibri"/>
        </w:rPr>
        <w:t>Dodou</w:t>
      </w:r>
      <w:proofErr w:type="spellEnd"/>
      <w:r w:rsidRPr="001E7B6F">
        <w:rPr>
          <w:rFonts w:cs="Calibri"/>
        </w:rPr>
        <w:t xml:space="preserve">, D., &amp; de Winter, J. C. F. (2024). Evaluating the </w:t>
      </w:r>
      <w:proofErr w:type="spellStart"/>
      <w:r w:rsidRPr="001E7B6F">
        <w:rPr>
          <w:rFonts w:cs="Calibri"/>
        </w:rPr>
        <w:t>Tobii</w:t>
      </w:r>
      <w:proofErr w:type="spellEnd"/>
      <w:r w:rsidRPr="001E7B6F">
        <w:rPr>
          <w:rFonts w:cs="Calibri"/>
        </w:rPr>
        <w:t xml:space="preserve"> Pro Glasses 2 and 3 in static and dynamic conditions. </w:t>
      </w:r>
      <w:r w:rsidRPr="001E7B6F">
        <w:rPr>
          <w:rFonts w:cs="Calibri"/>
          <w:i/>
          <w:iCs/>
        </w:rPr>
        <w:t>Behavior Research Methods</w:t>
      </w:r>
      <w:r w:rsidRPr="001E7B6F">
        <w:rPr>
          <w:rFonts w:cs="Calibri"/>
        </w:rPr>
        <w:t xml:space="preserve">, </w:t>
      </w:r>
      <w:r w:rsidRPr="001E7B6F">
        <w:rPr>
          <w:rFonts w:cs="Calibri"/>
          <w:i/>
          <w:iCs/>
        </w:rPr>
        <w:t>56</w:t>
      </w:r>
      <w:r w:rsidRPr="001E7B6F">
        <w:rPr>
          <w:rFonts w:cs="Calibri"/>
        </w:rPr>
        <w:t>(5), 4221–4238. https://doi.org/10.3758/s13428-023-02173-7</w:t>
      </w:r>
    </w:p>
    <w:p w14:paraId="14CABA10" w14:textId="77777777" w:rsidR="001E7B6F" w:rsidRPr="001E7B6F" w:rsidRDefault="001E7B6F" w:rsidP="001E7B6F">
      <w:pPr>
        <w:pStyle w:val="Literaturverzeichnis"/>
        <w:rPr>
          <w:rFonts w:cs="Calibri"/>
        </w:rPr>
      </w:pPr>
      <w:r w:rsidRPr="001E7B6F">
        <w:rPr>
          <w:rFonts w:cs="Calibri"/>
        </w:rPr>
        <w:t xml:space="preserve">RStudio Team. (2020). </w:t>
      </w:r>
      <w:r w:rsidRPr="001E7B6F">
        <w:rPr>
          <w:rFonts w:cs="Calibri"/>
          <w:i/>
          <w:iCs/>
        </w:rPr>
        <w:t>RStudio: Integrated Development Environment for R</w:t>
      </w:r>
      <w:r w:rsidRPr="001E7B6F">
        <w:rPr>
          <w:rFonts w:cs="Calibri"/>
        </w:rPr>
        <w:t>. RStudio, PBC.</w:t>
      </w:r>
    </w:p>
    <w:p w14:paraId="4050A2F9" w14:textId="77777777" w:rsidR="001E7B6F" w:rsidRPr="001E7B6F" w:rsidRDefault="001E7B6F" w:rsidP="001E7B6F">
      <w:pPr>
        <w:pStyle w:val="Literaturverzeichnis"/>
        <w:rPr>
          <w:rFonts w:cs="Calibri"/>
          <w:lang w:val="de-DE"/>
        </w:rPr>
      </w:pPr>
      <w:r w:rsidRPr="001E7B6F">
        <w:rPr>
          <w:rFonts w:cs="Calibri"/>
          <w:lang w:val="de-DE"/>
        </w:rPr>
        <w:t xml:space="preserve">Rüedi, J. (2014). Zur Bedeutung positive Beziehungen für die Klassenführung und den Umgang mit Unterrichtsstörungen. </w:t>
      </w:r>
      <w:r w:rsidRPr="001E7B6F">
        <w:rPr>
          <w:rFonts w:cs="Calibri"/>
          <w:i/>
          <w:iCs/>
          <w:lang w:val="de-DE"/>
        </w:rPr>
        <w:t>Beziehungen in Schule Und Unterricht. Teil</w:t>
      </w:r>
      <w:r w:rsidRPr="001E7B6F">
        <w:rPr>
          <w:rFonts w:cs="Calibri"/>
          <w:lang w:val="de-DE"/>
        </w:rPr>
        <w:t xml:space="preserve">, </w:t>
      </w:r>
      <w:r w:rsidRPr="001E7B6F">
        <w:rPr>
          <w:rFonts w:cs="Calibri"/>
          <w:i/>
          <w:iCs/>
          <w:lang w:val="de-DE"/>
        </w:rPr>
        <w:t>3</w:t>
      </w:r>
      <w:r w:rsidRPr="001E7B6F">
        <w:rPr>
          <w:rFonts w:cs="Calibri"/>
          <w:lang w:val="de-DE"/>
        </w:rPr>
        <w:t>, 105–126.</w:t>
      </w:r>
    </w:p>
    <w:p w14:paraId="7088F5E8" w14:textId="77777777" w:rsidR="001E7B6F" w:rsidRPr="001E7B6F" w:rsidRDefault="001E7B6F" w:rsidP="001E7B6F">
      <w:pPr>
        <w:pStyle w:val="Literaturverzeichnis"/>
        <w:rPr>
          <w:rFonts w:cs="Calibri"/>
          <w:lang w:val="de-DE"/>
        </w:rPr>
      </w:pPr>
      <w:proofErr w:type="spellStart"/>
      <w:r w:rsidRPr="001E7B6F">
        <w:rPr>
          <w:rFonts w:cs="Calibri"/>
          <w:lang w:val="de-DE"/>
        </w:rPr>
        <w:t>Tobii</w:t>
      </w:r>
      <w:proofErr w:type="spellEnd"/>
      <w:r w:rsidRPr="001E7B6F">
        <w:rPr>
          <w:rFonts w:cs="Calibri"/>
          <w:lang w:val="de-DE"/>
        </w:rPr>
        <w:t xml:space="preserve"> AB. (2024). </w:t>
      </w:r>
      <w:proofErr w:type="spellStart"/>
      <w:r w:rsidRPr="001E7B6F">
        <w:rPr>
          <w:rFonts w:cs="Calibri"/>
          <w:i/>
          <w:iCs/>
          <w:lang w:val="de-DE"/>
        </w:rPr>
        <w:t>Tobii</w:t>
      </w:r>
      <w:proofErr w:type="spellEnd"/>
      <w:r w:rsidRPr="001E7B6F">
        <w:rPr>
          <w:rFonts w:cs="Calibri"/>
          <w:i/>
          <w:iCs/>
          <w:lang w:val="de-DE"/>
        </w:rPr>
        <w:t xml:space="preserve"> Pro Lab User Manual v 24.21</w:t>
      </w:r>
      <w:r w:rsidRPr="001E7B6F">
        <w:rPr>
          <w:rFonts w:cs="Calibri"/>
          <w:lang w:val="de-DE"/>
        </w:rPr>
        <w:t>. https://go.tobii.com/tobii_pro_lab_user_manual</w:t>
      </w:r>
    </w:p>
    <w:p w14:paraId="514EC21C" w14:textId="77777777" w:rsidR="001E7B6F" w:rsidRPr="001E7B6F" w:rsidRDefault="001E7B6F" w:rsidP="001E7B6F">
      <w:pPr>
        <w:pStyle w:val="Literaturverzeichnis"/>
        <w:rPr>
          <w:rFonts w:cs="Calibri"/>
          <w:lang w:val="de-DE"/>
        </w:rPr>
      </w:pPr>
      <w:r w:rsidRPr="001E7B6F">
        <w:rPr>
          <w:rFonts w:cs="Calibri"/>
          <w:lang w:val="de-DE"/>
        </w:rPr>
        <w:t xml:space="preserve">Voss, T., Kunter, M., Seiz, J., </w:t>
      </w:r>
      <w:proofErr w:type="spellStart"/>
      <w:r w:rsidRPr="001E7B6F">
        <w:rPr>
          <w:rFonts w:cs="Calibri"/>
          <w:lang w:val="de-DE"/>
        </w:rPr>
        <w:t>Hoehne</w:t>
      </w:r>
      <w:proofErr w:type="spellEnd"/>
      <w:r w:rsidRPr="001E7B6F">
        <w:rPr>
          <w:rFonts w:cs="Calibri"/>
          <w:lang w:val="de-DE"/>
        </w:rPr>
        <w:t xml:space="preserve">, V., &amp; Baumert, J. (2014). Die Bedeutung des pädagogisch-psychologischen Wissens von angehenden Lehrkräften für die Unterrichtsqualität. </w:t>
      </w:r>
      <w:r w:rsidRPr="001E7B6F">
        <w:rPr>
          <w:rFonts w:cs="Calibri"/>
          <w:i/>
          <w:iCs/>
          <w:lang w:val="de-DE"/>
        </w:rPr>
        <w:t>Zeitschrift für Pädagogik</w:t>
      </w:r>
      <w:r w:rsidRPr="001E7B6F">
        <w:rPr>
          <w:rFonts w:cs="Calibri"/>
          <w:lang w:val="de-DE"/>
        </w:rPr>
        <w:t xml:space="preserve">, </w:t>
      </w:r>
      <w:r w:rsidRPr="001E7B6F">
        <w:rPr>
          <w:rFonts w:cs="Calibri"/>
          <w:i/>
          <w:iCs/>
          <w:lang w:val="de-DE"/>
        </w:rPr>
        <w:t>60</w:t>
      </w:r>
      <w:r w:rsidRPr="001E7B6F">
        <w:rPr>
          <w:rFonts w:cs="Calibri"/>
          <w:lang w:val="de-DE"/>
        </w:rPr>
        <w:t>(2), 184–201.</w:t>
      </w:r>
    </w:p>
    <w:p w14:paraId="55799DB0" w14:textId="77777777" w:rsidR="001E7B6F" w:rsidRPr="001E7B6F" w:rsidRDefault="001E7B6F" w:rsidP="001E7B6F">
      <w:pPr>
        <w:pStyle w:val="Literaturverzeichnis"/>
        <w:rPr>
          <w:rFonts w:cs="Calibri"/>
          <w:lang w:val="de-DE"/>
        </w:rPr>
      </w:pPr>
      <w:proofErr w:type="spellStart"/>
      <w:r w:rsidRPr="001E7B6F">
        <w:rPr>
          <w:rFonts w:cs="Calibri"/>
          <w:lang w:val="de-DE"/>
        </w:rPr>
        <w:t>Wickham</w:t>
      </w:r>
      <w:proofErr w:type="spellEnd"/>
      <w:r w:rsidRPr="001E7B6F">
        <w:rPr>
          <w:rFonts w:cs="Calibri"/>
          <w:lang w:val="de-DE"/>
        </w:rPr>
        <w:t xml:space="preserve">, H. (2016). </w:t>
      </w:r>
      <w:r w:rsidRPr="001E7B6F">
        <w:rPr>
          <w:rFonts w:cs="Calibri"/>
          <w:i/>
          <w:iCs/>
          <w:lang w:val="de-DE"/>
        </w:rPr>
        <w:t xml:space="preserve">ggplot2: Elegant Graphics </w:t>
      </w:r>
      <w:proofErr w:type="spellStart"/>
      <w:r w:rsidRPr="001E7B6F">
        <w:rPr>
          <w:rFonts w:cs="Calibri"/>
          <w:i/>
          <w:iCs/>
          <w:lang w:val="de-DE"/>
        </w:rPr>
        <w:t>for</w:t>
      </w:r>
      <w:proofErr w:type="spellEnd"/>
      <w:r w:rsidRPr="001E7B6F">
        <w:rPr>
          <w:rFonts w:cs="Calibri"/>
          <w:i/>
          <w:iCs/>
          <w:lang w:val="de-DE"/>
        </w:rPr>
        <w:t xml:space="preserve"> Data Analysis</w:t>
      </w:r>
      <w:r w:rsidRPr="001E7B6F">
        <w:rPr>
          <w:rFonts w:cs="Calibri"/>
          <w:lang w:val="de-DE"/>
        </w:rPr>
        <w:t>. Springer-Verlag New York. https://doi.org/10.1007/978-0-387-98141-3</w:t>
      </w:r>
    </w:p>
    <w:p w14:paraId="35A349E5" w14:textId="77777777" w:rsidR="001E7B6F" w:rsidRPr="001E7B6F" w:rsidRDefault="001E7B6F" w:rsidP="001E7B6F">
      <w:pPr>
        <w:pStyle w:val="Literaturverzeichnis"/>
        <w:rPr>
          <w:rFonts w:cs="Calibri"/>
          <w:lang w:val="de-DE"/>
        </w:rPr>
      </w:pPr>
      <w:r w:rsidRPr="001E7B6F">
        <w:rPr>
          <w:rFonts w:cs="Calibri"/>
          <w:lang w:val="de-DE"/>
        </w:rPr>
        <w:t>Yamamoto, T., &amp; Imai-</w:t>
      </w:r>
      <w:proofErr w:type="spellStart"/>
      <w:r w:rsidRPr="001E7B6F">
        <w:rPr>
          <w:rFonts w:cs="Calibri"/>
          <w:lang w:val="de-DE"/>
        </w:rPr>
        <w:t>Matsumura</w:t>
      </w:r>
      <w:proofErr w:type="spellEnd"/>
      <w:r w:rsidRPr="001E7B6F">
        <w:rPr>
          <w:rFonts w:cs="Calibri"/>
          <w:lang w:val="de-DE"/>
        </w:rPr>
        <w:t xml:space="preserve">, K. (2013). </w:t>
      </w:r>
      <w:r w:rsidRPr="001E7B6F">
        <w:rPr>
          <w:rFonts w:cs="Calibri"/>
        </w:rPr>
        <w:t xml:space="preserve">Teachers’ Gaze and Awareness of Students’ Behavior: Using </w:t>
      </w:r>
      <w:proofErr w:type="gramStart"/>
      <w:r w:rsidRPr="001E7B6F">
        <w:rPr>
          <w:rFonts w:cs="Calibri"/>
        </w:rPr>
        <w:t>An</w:t>
      </w:r>
      <w:proofErr w:type="gramEnd"/>
      <w:r w:rsidRPr="001E7B6F">
        <w:rPr>
          <w:rFonts w:cs="Calibri"/>
        </w:rPr>
        <w:t xml:space="preserve"> Eye Tracker. </w:t>
      </w:r>
      <w:proofErr w:type="spellStart"/>
      <w:r w:rsidRPr="001E7B6F">
        <w:rPr>
          <w:rFonts w:cs="Calibri"/>
          <w:i/>
          <w:iCs/>
          <w:lang w:val="de-DE"/>
        </w:rPr>
        <w:t>Comprehensive</w:t>
      </w:r>
      <w:proofErr w:type="spellEnd"/>
      <w:r w:rsidRPr="001E7B6F">
        <w:rPr>
          <w:rFonts w:cs="Calibri"/>
          <w:i/>
          <w:iCs/>
          <w:lang w:val="de-DE"/>
        </w:rPr>
        <w:t xml:space="preserve"> </w:t>
      </w:r>
      <w:proofErr w:type="spellStart"/>
      <w:r w:rsidRPr="001E7B6F">
        <w:rPr>
          <w:rFonts w:cs="Calibri"/>
          <w:i/>
          <w:iCs/>
          <w:lang w:val="de-DE"/>
        </w:rPr>
        <w:t>Psychology</w:t>
      </w:r>
      <w:proofErr w:type="spellEnd"/>
      <w:r w:rsidRPr="001E7B6F">
        <w:rPr>
          <w:rFonts w:cs="Calibri"/>
          <w:lang w:val="de-DE"/>
        </w:rPr>
        <w:t xml:space="preserve">, </w:t>
      </w:r>
      <w:r w:rsidRPr="001E7B6F">
        <w:rPr>
          <w:rFonts w:cs="Calibri"/>
          <w:i/>
          <w:iCs/>
          <w:lang w:val="de-DE"/>
        </w:rPr>
        <w:t>2</w:t>
      </w:r>
      <w:r w:rsidRPr="001E7B6F">
        <w:rPr>
          <w:rFonts w:cs="Calibri"/>
          <w:lang w:val="de-DE"/>
        </w:rPr>
        <w:t>, 01.IT.2.6. https://doi.org/10.2466/01.IT.2.6</w:t>
      </w:r>
    </w:p>
    <w:p w14:paraId="5456B1AE" w14:textId="77777777" w:rsidR="001E7B6F" w:rsidRPr="001E7B6F" w:rsidRDefault="001E7B6F" w:rsidP="001E7B6F">
      <w:pPr>
        <w:pStyle w:val="Literaturverzeichnis"/>
        <w:rPr>
          <w:rFonts w:cs="Calibri"/>
          <w:lang w:val="de-DE"/>
        </w:rPr>
      </w:pPr>
      <w:r w:rsidRPr="001E7B6F">
        <w:rPr>
          <w:rFonts w:cs="Calibri"/>
          <w:lang w:val="de-DE"/>
        </w:rPr>
        <w:t xml:space="preserve">Zierer, K. (2015). </w:t>
      </w:r>
      <w:r w:rsidRPr="001E7B6F">
        <w:rPr>
          <w:rFonts w:cs="Calibri"/>
          <w:i/>
          <w:iCs/>
          <w:lang w:val="de-DE"/>
        </w:rPr>
        <w:t>Jahrbuch für Allgemeine Didaktik 2015: Thementeil: Klassenmanagement / Klassenführung - Perspektiven, Befunde, Kontroversen</w:t>
      </w:r>
      <w:r w:rsidRPr="001E7B6F">
        <w:rPr>
          <w:rFonts w:cs="Calibri"/>
          <w:lang w:val="de-DE"/>
        </w:rPr>
        <w:t xml:space="preserve">. </w:t>
      </w:r>
      <w:proofErr w:type="spellStart"/>
      <w:r w:rsidRPr="001E7B6F">
        <w:rPr>
          <w:rFonts w:cs="Calibri"/>
          <w:lang w:val="de-DE"/>
        </w:rPr>
        <w:t>wbv</w:t>
      </w:r>
      <w:proofErr w:type="spellEnd"/>
      <w:r w:rsidRPr="001E7B6F">
        <w:rPr>
          <w:rFonts w:cs="Calibri"/>
          <w:lang w:val="de-DE"/>
        </w:rPr>
        <w:t xml:space="preserve"> Media GmbH &amp; Company KG.</w:t>
      </w:r>
    </w:p>
    <w:p w14:paraId="4CCAF52A" w14:textId="05DFC4C1"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3-25T11:37:00Z" w:initials="MK">
    <w:p w14:paraId="11DE2606" w14:textId="0ED88526" w:rsidR="00F909D3" w:rsidRPr="00F909D3" w:rsidRDefault="00F909D3">
      <w:pPr>
        <w:pStyle w:val="Kommentartext"/>
        <w:rPr>
          <w:lang w:val="de-DE"/>
        </w:rPr>
      </w:pPr>
      <w:r>
        <w:rPr>
          <w:rStyle w:val="Kommentarzeichen"/>
        </w:rPr>
        <w:annotationRef/>
      </w:r>
      <w:r w:rsidRPr="00F909D3">
        <w:rPr>
          <w:lang w:val="de-DE"/>
        </w:rPr>
        <w:t>Ich weiß nicht, ob d</w:t>
      </w:r>
      <w:r>
        <w:rPr>
          <w:lang w:val="de-DE"/>
        </w:rPr>
        <w:t xml:space="preserve">as überhaupt wichtig ist. Ich habe es mit aufgenommen, um </w:t>
      </w:r>
      <w:r w:rsidR="00C60580">
        <w:rPr>
          <w:lang w:val="de-DE"/>
        </w:rPr>
        <w:t xml:space="preserve">bereits einen Bezug </w:t>
      </w:r>
      <w:r w:rsidR="009B6C83">
        <w:rPr>
          <w:lang w:val="de-DE"/>
        </w:rPr>
        <w:t xml:space="preserve">zu </w:t>
      </w:r>
      <w:r>
        <w:rPr>
          <w:lang w:val="de-DE"/>
        </w:rPr>
        <w:t>unsere</w:t>
      </w:r>
      <w:r w:rsidR="00C60580">
        <w:rPr>
          <w:lang w:val="de-DE"/>
        </w:rPr>
        <w:t>n</w:t>
      </w:r>
      <w:r>
        <w:rPr>
          <w:lang w:val="de-DE"/>
        </w:rPr>
        <w:t xml:space="preserve"> Ratingskalen </w:t>
      </w:r>
      <w:r w:rsidR="00C60580">
        <w:rPr>
          <w:lang w:val="de-DE"/>
        </w:rPr>
        <w:t>zu haben, die ja auf die subjektive</w:t>
      </w:r>
      <w:r w:rsidR="0061787C">
        <w:rPr>
          <w:lang w:val="de-DE"/>
        </w:rPr>
        <w:t xml:space="preserve"> Selbsteinschätzung und</w:t>
      </w:r>
      <w:r w:rsidR="00C60580">
        <w:rPr>
          <w:lang w:val="de-DE"/>
        </w:rPr>
        <w:t xml:space="preserve"> </w:t>
      </w:r>
      <w:r w:rsidR="0061787C">
        <w:rPr>
          <w:lang w:val="de-DE"/>
        </w:rPr>
        <w:t xml:space="preserve">-erfassung </w:t>
      </w:r>
      <w:r w:rsidR="004D23EA">
        <w:rPr>
          <w:lang w:val="de-DE"/>
        </w:rPr>
        <w:t xml:space="preserve">der </w:t>
      </w:r>
      <w:proofErr w:type="spellStart"/>
      <w:r w:rsidR="004D23EA">
        <w:rPr>
          <w:lang w:val="de-DE"/>
        </w:rPr>
        <w:t>Disruptiveness</w:t>
      </w:r>
      <w:proofErr w:type="spellEnd"/>
      <w:r w:rsidR="004D23EA">
        <w:rPr>
          <w:lang w:val="de-DE"/>
        </w:rPr>
        <w:t xml:space="preserve"> </w:t>
      </w:r>
      <w:r w:rsidR="0061787C">
        <w:rPr>
          <w:lang w:val="de-DE"/>
        </w:rPr>
        <w:t>von Störungen abziel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DE260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8D1408" w16cex:dateUtc="2025-03-25T10: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DE2606" w16cid:durableId="2B8D14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DFC0E4" w14:textId="77777777" w:rsidR="0085136A" w:rsidRDefault="0085136A" w:rsidP="00E102C3">
      <w:r>
        <w:separator/>
      </w:r>
    </w:p>
    <w:p w14:paraId="33F7CDF6" w14:textId="77777777" w:rsidR="0085136A" w:rsidRDefault="0085136A" w:rsidP="00E102C3"/>
  </w:endnote>
  <w:endnote w:type="continuationSeparator" w:id="0">
    <w:p w14:paraId="0C408095" w14:textId="77777777" w:rsidR="0085136A" w:rsidRDefault="0085136A" w:rsidP="00E102C3">
      <w:r>
        <w:continuationSeparator/>
      </w:r>
    </w:p>
    <w:p w14:paraId="21918416" w14:textId="77777777" w:rsidR="0085136A" w:rsidRDefault="0085136A" w:rsidP="00E102C3"/>
  </w:endnote>
  <w:endnote w:type="continuationNotice" w:id="1">
    <w:p w14:paraId="16ED03B7" w14:textId="77777777" w:rsidR="0085136A" w:rsidRDefault="0085136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2B1067" w14:textId="77777777" w:rsidR="0085136A" w:rsidRDefault="0085136A" w:rsidP="00E102C3">
      <w:r>
        <w:separator/>
      </w:r>
    </w:p>
    <w:p w14:paraId="0E2103C2" w14:textId="77777777" w:rsidR="0085136A" w:rsidRDefault="0085136A" w:rsidP="00E102C3"/>
  </w:footnote>
  <w:footnote w:type="continuationSeparator" w:id="0">
    <w:p w14:paraId="5EC46512" w14:textId="77777777" w:rsidR="0085136A" w:rsidRDefault="0085136A" w:rsidP="00E102C3">
      <w:r>
        <w:continuationSeparator/>
      </w:r>
    </w:p>
    <w:p w14:paraId="2F665FB2" w14:textId="77777777" w:rsidR="0085136A" w:rsidRDefault="0085136A" w:rsidP="00E102C3"/>
  </w:footnote>
  <w:footnote w:type="continuationNotice" w:id="1">
    <w:p w14:paraId="02C3CCF6" w14:textId="77777777" w:rsidR="0085136A" w:rsidRDefault="0085136A">
      <w:pPr>
        <w:spacing w:line="240" w:lineRule="auto"/>
      </w:pPr>
    </w:p>
  </w:footnote>
  <w:footnote w:id="2">
    <w:p w14:paraId="4C62983B" w14:textId="6C28E9B4" w:rsidR="001007D7" w:rsidRPr="001007D7" w:rsidRDefault="001007D7">
      <w:pPr>
        <w:pStyle w:val="Funotentext"/>
      </w:pPr>
      <w:r w:rsidRPr="004512FF">
        <w:rPr>
          <w:rStyle w:val="Funotenzeichen"/>
        </w:rPr>
        <w:footnoteRef/>
      </w:r>
      <w:r>
        <w:t xml:space="preserve"> </w:t>
      </w:r>
      <w:r w:rsidRPr="001007D7">
        <w:rPr>
          <w:rFonts w:ascii="Times New Roman" w:hAnsi="Times New Roman" w:cs="Times New Roman"/>
        </w:rPr>
        <w:t>The present study intentionally excludes aggressive behaviors due to ethical considerations, as simulating or provoking such disruptions would compromise participant safety and well-being.</w:t>
      </w:r>
    </w:p>
  </w:footnote>
  <w:footnote w:id="3">
    <w:p w14:paraId="7C44E54B" w14:textId="77777777" w:rsidR="00212824" w:rsidRPr="00C423D6" w:rsidRDefault="00212824" w:rsidP="00212824">
      <w:pPr>
        <w:pStyle w:val="Funotentext"/>
        <w:rPr>
          <w:rFonts w:ascii="Times New Roman" w:hAnsi="Times New Roman" w:cs="Times New Roman"/>
        </w:rPr>
      </w:pPr>
      <w:r w:rsidRPr="004512FF">
        <w:rPr>
          <w:rStyle w:val="Funotenzeiche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4512FF">
        <w:rPr>
          <w:rStyle w:val="Funotenzeiche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sidRPr="004512FF">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sidRPr="004512FF">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4512FF">
        <w:rPr>
          <w:rStyle w:val="Funotenzeiche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NotTrackFormatting/>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1B51"/>
    <w:rsid w:val="000053EB"/>
    <w:rsid w:val="00005C49"/>
    <w:rsid w:val="00005F16"/>
    <w:rsid w:val="000064B8"/>
    <w:rsid w:val="00006918"/>
    <w:rsid w:val="00006F14"/>
    <w:rsid w:val="00007196"/>
    <w:rsid w:val="00007930"/>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3CFF"/>
    <w:rsid w:val="00035031"/>
    <w:rsid w:val="000363C0"/>
    <w:rsid w:val="000377D9"/>
    <w:rsid w:val="0003794B"/>
    <w:rsid w:val="000413E6"/>
    <w:rsid w:val="0004230D"/>
    <w:rsid w:val="00042C3A"/>
    <w:rsid w:val="0004320C"/>
    <w:rsid w:val="00043575"/>
    <w:rsid w:val="00043713"/>
    <w:rsid w:val="00043932"/>
    <w:rsid w:val="000442C9"/>
    <w:rsid w:val="00044457"/>
    <w:rsid w:val="00045FE6"/>
    <w:rsid w:val="000475ED"/>
    <w:rsid w:val="000478AE"/>
    <w:rsid w:val="00047BB8"/>
    <w:rsid w:val="00047EDD"/>
    <w:rsid w:val="00051337"/>
    <w:rsid w:val="00051BD9"/>
    <w:rsid w:val="00052D4D"/>
    <w:rsid w:val="000533E9"/>
    <w:rsid w:val="00053FB8"/>
    <w:rsid w:val="000542E6"/>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4F77"/>
    <w:rsid w:val="00075D38"/>
    <w:rsid w:val="00076281"/>
    <w:rsid w:val="00076A2C"/>
    <w:rsid w:val="00077C08"/>
    <w:rsid w:val="0008031E"/>
    <w:rsid w:val="00080587"/>
    <w:rsid w:val="00083FCC"/>
    <w:rsid w:val="00085298"/>
    <w:rsid w:val="00085748"/>
    <w:rsid w:val="00086C94"/>
    <w:rsid w:val="000900E9"/>
    <w:rsid w:val="0009048A"/>
    <w:rsid w:val="00090CDD"/>
    <w:rsid w:val="0009146D"/>
    <w:rsid w:val="00092297"/>
    <w:rsid w:val="000928A3"/>
    <w:rsid w:val="00093153"/>
    <w:rsid w:val="000948D1"/>
    <w:rsid w:val="00094996"/>
    <w:rsid w:val="00095759"/>
    <w:rsid w:val="000957C6"/>
    <w:rsid w:val="00095A74"/>
    <w:rsid w:val="0009623B"/>
    <w:rsid w:val="0009643A"/>
    <w:rsid w:val="00096EC7"/>
    <w:rsid w:val="00097278"/>
    <w:rsid w:val="00097997"/>
    <w:rsid w:val="000A08B4"/>
    <w:rsid w:val="000A0E7C"/>
    <w:rsid w:val="000A1209"/>
    <w:rsid w:val="000A2DE7"/>
    <w:rsid w:val="000A379B"/>
    <w:rsid w:val="000A5A29"/>
    <w:rsid w:val="000A66A8"/>
    <w:rsid w:val="000A67B0"/>
    <w:rsid w:val="000A6CAF"/>
    <w:rsid w:val="000A7152"/>
    <w:rsid w:val="000A7AF5"/>
    <w:rsid w:val="000A7DA3"/>
    <w:rsid w:val="000B06C9"/>
    <w:rsid w:val="000B2A7A"/>
    <w:rsid w:val="000B3030"/>
    <w:rsid w:val="000B3FB2"/>
    <w:rsid w:val="000B73D5"/>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66BC"/>
    <w:rsid w:val="000D7686"/>
    <w:rsid w:val="000D7DBB"/>
    <w:rsid w:val="000E0616"/>
    <w:rsid w:val="000E106D"/>
    <w:rsid w:val="000E1800"/>
    <w:rsid w:val="000E3D6F"/>
    <w:rsid w:val="000E4F04"/>
    <w:rsid w:val="000E6594"/>
    <w:rsid w:val="000E6FB3"/>
    <w:rsid w:val="000E71EA"/>
    <w:rsid w:val="000E7667"/>
    <w:rsid w:val="000E78E3"/>
    <w:rsid w:val="000E7BD6"/>
    <w:rsid w:val="000F1F38"/>
    <w:rsid w:val="000F3599"/>
    <w:rsid w:val="000F3E92"/>
    <w:rsid w:val="000F4166"/>
    <w:rsid w:val="000F6AEF"/>
    <w:rsid w:val="000F6B3F"/>
    <w:rsid w:val="000F6BB7"/>
    <w:rsid w:val="000F7714"/>
    <w:rsid w:val="000F7749"/>
    <w:rsid w:val="001007D7"/>
    <w:rsid w:val="001009E9"/>
    <w:rsid w:val="00102D21"/>
    <w:rsid w:val="001038E9"/>
    <w:rsid w:val="00103A39"/>
    <w:rsid w:val="00104158"/>
    <w:rsid w:val="001043B9"/>
    <w:rsid w:val="00105880"/>
    <w:rsid w:val="00106B5D"/>
    <w:rsid w:val="00107902"/>
    <w:rsid w:val="00107944"/>
    <w:rsid w:val="00107E8C"/>
    <w:rsid w:val="00110437"/>
    <w:rsid w:val="00112EBA"/>
    <w:rsid w:val="00114401"/>
    <w:rsid w:val="00114554"/>
    <w:rsid w:val="001156AC"/>
    <w:rsid w:val="001201BF"/>
    <w:rsid w:val="00120442"/>
    <w:rsid w:val="00120A65"/>
    <w:rsid w:val="00122B25"/>
    <w:rsid w:val="0012374E"/>
    <w:rsid w:val="00123C09"/>
    <w:rsid w:val="001246F9"/>
    <w:rsid w:val="001248A1"/>
    <w:rsid w:val="00124E6D"/>
    <w:rsid w:val="00125B49"/>
    <w:rsid w:val="00125C3C"/>
    <w:rsid w:val="001263C3"/>
    <w:rsid w:val="0012687D"/>
    <w:rsid w:val="0012701A"/>
    <w:rsid w:val="00130A3E"/>
    <w:rsid w:val="00131A10"/>
    <w:rsid w:val="00131FAD"/>
    <w:rsid w:val="00132939"/>
    <w:rsid w:val="0013325D"/>
    <w:rsid w:val="001333B9"/>
    <w:rsid w:val="00133F73"/>
    <w:rsid w:val="00134908"/>
    <w:rsid w:val="00135116"/>
    <w:rsid w:val="00140CA6"/>
    <w:rsid w:val="00142AE8"/>
    <w:rsid w:val="00143635"/>
    <w:rsid w:val="001437B3"/>
    <w:rsid w:val="00146C9B"/>
    <w:rsid w:val="00147635"/>
    <w:rsid w:val="001504F8"/>
    <w:rsid w:val="0015208A"/>
    <w:rsid w:val="00153807"/>
    <w:rsid w:val="00153A3D"/>
    <w:rsid w:val="0015515C"/>
    <w:rsid w:val="001559E4"/>
    <w:rsid w:val="00156666"/>
    <w:rsid w:val="00156CD8"/>
    <w:rsid w:val="00157B3C"/>
    <w:rsid w:val="00160361"/>
    <w:rsid w:val="00161C27"/>
    <w:rsid w:val="00162C01"/>
    <w:rsid w:val="00162EE6"/>
    <w:rsid w:val="00165B1B"/>
    <w:rsid w:val="00166444"/>
    <w:rsid w:val="00167027"/>
    <w:rsid w:val="00167179"/>
    <w:rsid w:val="001678FA"/>
    <w:rsid w:val="00167BAE"/>
    <w:rsid w:val="00167CB7"/>
    <w:rsid w:val="00167F5B"/>
    <w:rsid w:val="00170C89"/>
    <w:rsid w:val="00170D39"/>
    <w:rsid w:val="0017154C"/>
    <w:rsid w:val="00171FB6"/>
    <w:rsid w:val="001740A1"/>
    <w:rsid w:val="00175E16"/>
    <w:rsid w:val="00177102"/>
    <w:rsid w:val="001802D7"/>
    <w:rsid w:val="001806CC"/>
    <w:rsid w:val="001807C7"/>
    <w:rsid w:val="00181412"/>
    <w:rsid w:val="001824C1"/>
    <w:rsid w:val="001825E9"/>
    <w:rsid w:val="00183262"/>
    <w:rsid w:val="0018383C"/>
    <w:rsid w:val="0018538D"/>
    <w:rsid w:val="001854CC"/>
    <w:rsid w:val="0018600F"/>
    <w:rsid w:val="00186434"/>
    <w:rsid w:val="00186984"/>
    <w:rsid w:val="001878EA"/>
    <w:rsid w:val="00191480"/>
    <w:rsid w:val="0019381D"/>
    <w:rsid w:val="00193901"/>
    <w:rsid w:val="00193C8B"/>
    <w:rsid w:val="00194C14"/>
    <w:rsid w:val="00194C57"/>
    <w:rsid w:val="00195184"/>
    <w:rsid w:val="00197A3C"/>
    <w:rsid w:val="00197DFD"/>
    <w:rsid w:val="001A027C"/>
    <w:rsid w:val="001A3FBE"/>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2C0"/>
    <w:rsid w:val="001C1C88"/>
    <w:rsid w:val="001C2344"/>
    <w:rsid w:val="001C29B0"/>
    <w:rsid w:val="001C4CDF"/>
    <w:rsid w:val="001C554E"/>
    <w:rsid w:val="001C5725"/>
    <w:rsid w:val="001C5E35"/>
    <w:rsid w:val="001C6737"/>
    <w:rsid w:val="001C7CA5"/>
    <w:rsid w:val="001C7F49"/>
    <w:rsid w:val="001D00DC"/>
    <w:rsid w:val="001D2472"/>
    <w:rsid w:val="001D3051"/>
    <w:rsid w:val="001D4310"/>
    <w:rsid w:val="001D47E5"/>
    <w:rsid w:val="001D5623"/>
    <w:rsid w:val="001D5F37"/>
    <w:rsid w:val="001D6361"/>
    <w:rsid w:val="001D6A04"/>
    <w:rsid w:val="001D6E56"/>
    <w:rsid w:val="001D772A"/>
    <w:rsid w:val="001D7F11"/>
    <w:rsid w:val="001E060F"/>
    <w:rsid w:val="001E0B66"/>
    <w:rsid w:val="001E0F70"/>
    <w:rsid w:val="001E1952"/>
    <w:rsid w:val="001E2710"/>
    <w:rsid w:val="001E3F2D"/>
    <w:rsid w:val="001E45F8"/>
    <w:rsid w:val="001E470C"/>
    <w:rsid w:val="001E4E30"/>
    <w:rsid w:val="001E4EFD"/>
    <w:rsid w:val="001E6EE9"/>
    <w:rsid w:val="001E7569"/>
    <w:rsid w:val="001E7830"/>
    <w:rsid w:val="001E7B6F"/>
    <w:rsid w:val="001F0012"/>
    <w:rsid w:val="001F0C2D"/>
    <w:rsid w:val="001F19CB"/>
    <w:rsid w:val="001F1EF2"/>
    <w:rsid w:val="001F2224"/>
    <w:rsid w:val="001F228F"/>
    <w:rsid w:val="001F29E3"/>
    <w:rsid w:val="001F3D80"/>
    <w:rsid w:val="001F4175"/>
    <w:rsid w:val="001F4468"/>
    <w:rsid w:val="001F464C"/>
    <w:rsid w:val="001F468D"/>
    <w:rsid w:val="001F4777"/>
    <w:rsid w:val="001F4788"/>
    <w:rsid w:val="001F4D12"/>
    <w:rsid w:val="001F5086"/>
    <w:rsid w:val="00201437"/>
    <w:rsid w:val="00202B49"/>
    <w:rsid w:val="00203386"/>
    <w:rsid w:val="0020338B"/>
    <w:rsid w:val="002035AD"/>
    <w:rsid w:val="00203AA4"/>
    <w:rsid w:val="00204334"/>
    <w:rsid w:val="00204B6B"/>
    <w:rsid w:val="002050A6"/>
    <w:rsid w:val="002068FD"/>
    <w:rsid w:val="00206F8D"/>
    <w:rsid w:val="00207B37"/>
    <w:rsid w:val="002100E2"/>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55F0"/>
    <w:rsid w:val="002263FC"/>
    <w:rsid w:val="00226B68"/>
    <w:rsid w:val="00226F34"/>
    <w:rsid w:val="002272D2"/>
    <w:rsid w:val="00230AFF"/>
    <w:rsid w:val="00234569"/>
    <w:rsid w:val="00234A36"/>
    <w:rsid w:val="00234A84"/>
    <w:rsid w:val="00234B6C"/>
    <w:rsid w:val="002353AB"/>
    <w:rsid w:val="0023578D"/>
    <w:rsid w:val="002357BD"/>
    <w:rsid w:val="00236E04"/>
    <w:rsid w:val="0023707A"/>
    <w:rsid w:val="00240757"/>
    <w:rsid w:val="002409D6"/>
    <w:rsid w:val="00241AC9"/>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2D30"/>
    <w:rsid w:val="002530C5"/>
    <w:rsid w:val="002530FD"/>
    <w:rsid w:val="00255E78"/>
    <w:rsid w:val="002566BE"/>
    <w:rsid w:val="00257476"/>
    <w:rsid w:val="00257A5E"/>
    <w:rsid w:val="00257FEA"/>
    <w:rsid w:val="0026096A"/>
    <w:rsid w:val="002625A5"/>
    <w:rsid w:val="0026411C"/>
    <w:rsid w:val="002663B8"/>
    <w:rsid w:val="00266BE7"/>
    <w:rsid w:val="002727C8"/>
    <w:rsid w:val="00273ADB"/>
    <w:rsid w:val="002749C2"/>
    <w:rsid w:val="002759DF"/>
    <w:rsid w:val="0027612D"/>
    <w:rsid w:val="002768F7"/>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0F9D"/>
    <w:rsid w:val="002B2117"/>
    <w:rsid w:val="002B56EF"/>
    <w:rsid w:val="002B6473"/>
    <w:rsid w:val="002B69AF"/>
    <w:rsid w:val="002C0E8D"/>
    <w:rsid w:val="002C1212"/>
    <w:rsid w:val="002C12EB"/>
    <w:rsid w:val="002C18D1"/>
    <w:rsid w:val="002C1F59"/>
    <w:rsid w:val="002C211E"/>
    <w:rsid w:val="002C2186"/>
    <w:rsid w:val="002C34BC"/>
    <w:rsid w:val="002C41B0"/>
    <w:rsid w:val="002C51FC"/>
    <w:rsid w:val="002C5F2C"/>
    <w:rsid w:val="002C6546"/>
    <w:rsid w:val="002D0D46"/>
    <w:rsid w:val="002D1D14"/>
    <w:rsid w:val="002D3CD3"/>
    <w:rsid w:val="002D46FF"/>
    <w:rsid w:val="002D48DD"/>
    <w:rsid w:val="002D64F1"/>
    <w:rsid w:val="002D6522"/>
    <w:rsid w:val="002D686C"/>
    <w:rsid w:val="002D6E3B"/>
    <w:rsid w:val="002D6EA3"/>
    <w:rsid w:val="002D7DA2"/>
    <w:rsid w:val="002D7E93"/>
    <w:rsid w:val="002E11F7"/>
    <w:rsid w:val="002E187C"/>
    <w:rsid w:val="002E1A0C"/>
    <w:rsid w:val="002E2C54"/>
    <w:rsid w:val="002E4344"/>
    <w:rsid w:val="002E4FFA"/>
    <w:rsid w:val="002E5BA2"/>
    <w:rsid w:val="002E7BCF"/>
    <w:rsid w:val="002F04BB"/>
    <w:rsid w:val="002F04F8"/>
    <w:rsid w:val="002F06C2"/>
    <w:rsid w:val="002F3CAF"/>
    <w:rsid w:val="002F4959"/>
    <w:rsid w:val="002F4C4B"/>
    <w:rsid w:val="002F5057"/>
    <w:rsid w:val="002F5907"/>
    <w:rsid w:val="002F6198"/>
    <w:rsid w:val="002F6753"/>
    <w:rsid w:val="002F6A10"/>
    <w:rsid w:val="002F7501"/>
    <w:rsid w:val="002F7518"/>
    <w:rsid w:val="002F7641"/>
    <w:rsid w:val="0030116C"/>
    <w:rsid w:val="00302E11"/>
    <w:rsid w:val="00303171"/>
    <w:rsid w:val="00303776"/>
    <w:rsid w:val="00303C06"/>
    <w:rsid w:val="00304AE7"/>
    <w:rsid w:val="00305899"/>
    <w:rsid w:val="003063B6"/>
    <w:rsid w:val="003072A0"/>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1FC3"/>
    <w:rsid w:val="0033200C"/>
    <w:rsid w:val="003325A6"/>
    <w:rsid w:val="0033291A"/>
    <w:rsid w:val="003332D8"/>
    <w:rsid w:val="0033418B"/>
    <w:rsid w:val="00334D7B"/>
    <w:rsid w:val="00335069"/>
    <w:rsid w:val="00335915"/>
    <w:rsid w:val="00335E17"/>
    <w:rsid w:val="0033651E"/>
    <w:rsid w:val="003367E9"/>
    <w:rsid w:val="00340295"/>
    <w:rsid w:val="003409D1"/>
    <w:rsid w:val="00340AE8"/>
    <w:rsid w:val="0034141C"/>
    <w:rsid w:val="0034182B"/>
    <w:rsid w:val="00342C89"/>
    <w:rsid w:val="00343166"/>
    <w:rsid w:val="00343A48"/>
    <w:rsid w:val="00343FFD"/>
    <w:rsid w:val="0034519D"/>
    <w:rsid w:val="00345BD7"/>
    <w:rsid w:val="00345DED"/>
    <w:rsid w:val="00346EDB"/>
    <w:rsid w:val="003474A0"/>
    <w:rsid w:val="003507C6"/>
    <w:rsid w:val="003511F5"/>
    <w:rsid w:val="00351A67"/>
    <w:rsid w:val="0035201C"/>
    <w:rsid w:val="003528BA"/>
    <w:rsid w:val="0035374E"/>
    <w:rsid w:val="00353863"/>
    <w:rsid w:val="003542F2"/>
    <w:rsid w:val="003551AB"/>
    <w:rsid w:val="003562A1"/>
    <w:rsid w:val="00356876"/>
    <w:rsid w:val="00357698"/>
    <w:rsid w:val="00357FA5"/>
    <w:rsid w:val="003612AE"/>
    <w:rsid w:val="00361B8F"/>
    <w:rsid w:val="0036274E"/>
    <w:rsid w:val="00362D96"/>
    <w:rsid w:val="003640C6"/>
    <w:rsid w:val="003649CB"/>
    <w:rsid w:val="00364BB9"/>
    <w:rsid w:val="00365ACF"/>
    <w:rsid w:val="00365B15"/>
    <w:rsid w:val="00367564"/>
    <w:rsid w:val="00371182"/>
    <w:rsid w:val="003712F4"/>
    <w:rsid w:val="0037151C"/>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498"/>
    <w:rsid w:val="003876CA"/>
    <w:rsid w:val="0039003C"/>
    <w:rsid w:val="0039084A"/>
    <w:rsid w:val="00391141"/>
    <w:rsid w:val="00391DD8"/>
    <w:rsid w:val="0039268B"/>
    <w:rsid w:val="0039595F"/>
    <w:rsid w:val="00395FD6"/>
    <w:rsid w:val="00396577"/>
    <w:rsid w:val="00396A34"/>
    <w:rsid w:val="0039772C"/>
    <w:rsid w:val="003978C1"/>
    <w:rsid w:val="003A08C2"/>
    <w:rsid w:val="003A0C70"/>
    <w:rsid w:val="003A2F36"/>
    <w:rsid w:val="003A3821"/>
    <w:rsid w:val="003A4EEE"/>
    <w:rsid w:val="003A6C60"/>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62E3"/>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3F6712"/>
    <w:rsid w:val="00401866"/>
    <w:rsid w:val="00401872"/>
    <w:rsid w:val="004019B3"/>
    <w:rsid w:val="00401A08"/>
    <w:rsid w:val="004023D1"/>
    <w:rsid w:val="00403249"/>
    <w:rsid w:val="00403390"/>
    <w:rsid w:val="00404261"/>
    <w:rsid w:val="004045A0"/>
    <w:rsid w:val="00404BA6"/>
    <w:rsid w:val="00404D82"/>
    <w:rsid w:val="0040638D"/>
    <w:rsid w:val="00406F86"/>
    <w:rsid w:val="00406FA2"/>
    <w:rsid w:val="004075B8"/>
    <w:rsid w:val="004079A1"/>
    <w:rsid w:val="00407DA4"/>
    <w:rsid w:val="004102B0"/>
    <w:rsid w:val="00410648"/>
    <w:rsid w:val="00411A0D"/>
    <w:rsid w:val="004121D1"/>
    <w:rsid w:val="00412AD9"/>
    <w:rsid w:val="004131EE"/>
    <w:rsid w:val="004136DB"/>
    <w:rsid w:val="00413799"/>
    <w:rsid w:val="00414A49"/>
    <w:rsid w:val="00416392"/>
    <w:rsid w:val="004172EC"/>
    <w:rsid w:val="00417BBB"/>
    <w:rsid w:val="0042029A"/>
    <w:rsid w:val="004209A1"/>
    <w:rsid w:val="00421D4A"/>
    <w:rsid w:val="00422D8E"/>
    <w:rsid w:val="00422DC9"/>
    <w:rsid w:val="004232F5"/>
    <w:rsid w:val="00425BBF"/>
    <w:rsid w:val="00425C56"/>
    <w:rsid w:val="00426BCA"/>
    <w:rsid w:val="00427358"/>
    <w:rsid w:val="00430077"/>
    <w:rsid w:val="004309B4"/>
    <w:rsid w:val="004309E1"/>
    <w:rsid w:val="00431D00"/>
    <w:rsid w:val="00432340"/>
    <w:rsid w:val="0043329E"/>
    <w:rsid w:val="004348FF"/>
    <w:rsid w:val="00435015"/>
    <w:rsid w:val="00435FD5"/>
    <w:rsid w:val="00441050"/>
    <w:rsid w:val="0044269B"/>
    <w:rsid w:val="00442A26"/>
    <w:rsid w:val="00445135"/>
    <w:rsid w:val="00445751"/>
    <w:rsid w:val="00447B65"/>
    <w:rsid w:val="004512FF"/>
    <w:rsid w:val="004526BC"/>
    <w:rsid w:val="004531C6"/>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5"/>
    <w:rsid w:val="004727E9"/>
    <w:rsid w:val="00475FFE"/>
    <w:rsid w:val="004766DD"/>
    <w:rsid w:val="00476A99"/>
    <w:rsid w:val="00476B52"/>
    <w:rsid w:val="00477945"/>
    <w:rsid w:val="00477F49"/>
    <w:rsid w:val="00480102"/>
    <w:rsid w:val="004809A5"/>
    <w:rsid w:val="004821BA"/>
    <w:rsid w:val="00484338"/>
    <w:rsid w:val="00484F4A"/>
    <w:rsid w:val="00486077"/>
    <w:rsid w:val="00486B99"/>
    <w:rsid w:val="00487109"/>
    <w:rsid w:val="0048783C"/>
    <w:rsid w:val="0049021E"/>
    <w:rsid w:val="00490975"/>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6E37"/>
    <w:rsid w:val="004A7F2C"/>
    <w:rsid w:val="004B0012"/>
    <w:rsid w:val="004B20CE"/>
    <w:rsid w:val="004B21F0"/>
    <w:rsid w:val="004B25A3"/>
    <w:rsid w:val="004B274A"/>
    <w:rsid w:val="004B3715"/>
    <w:rsid w:val="004B3FF2"/>
    <w:rsid w:val="004B4194"/>
    <w:rsid w:val="004B4367"/>
    <w:rsid w:val="004B45D8"/>
    <w:rsid w:val="004B46D1"/>
    <w:rsid w:val="004B4BE2"/>
    <w:rsid w:val="004B5CBC"/>
    <w:rsid w:val="004B64D8"/>
    <w:rsid w:val="004B793F"/>
    <w:rsid w:val="004C043E"/>
    <w:rsid w:val="004C1188"/>
    <w:rsid w:val="004C17B9"/>
    <w:rsid w:val="004C4BC8"/>
    <w:rsid w:val="004C4C15"/>
    <w:rsid w:val="004C700C"/>
    <w:rsid w:val="004D01F1"/>
    <w:rsid w:val="004D0813"/>
    <w:rsid w:val="004D1059"/>
    <w:rsid w:val="004D1C17"/>
    <w:rsid w:val="004D23EA"/>
    <w:rsid w:val="004D3AAC"/>
    <w:rsid w:val="004D3AEC"/>
    <w:rsid w:val="004D5C82"/>
    <w:rsid w:val="004E17B1"/>
    <w:rsid w:val="004E34EA"/>
    <w:rsid w:val="004E3984"/>
    <w:rsid w:val="004E3C65"/>
    <w:rsid w:val="004E4279"/>
    <w:rsid w:val="004E45F2"/>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25BB"/>
    <w:rsid w:val="004F2BC8"/>
    <w:rsid w:val="004F2BD6"/>
    <w:rsid w:val="004F52E5"/>
    <w:rsid w:val="004F58B0"/>
    <w:rsid w:val="004F61E4"/>
    <w:rsid w:val="004F63CE"/>
    <w:rsid w:val="004F677F"/>
    <w:rsid w:val="004F6F80"/>
    <w:rsid w:val="004F7522"/>
    <w:rsid w:val="005003F1"/>
    <w:rsid w:val="00500AF2"/>
    <w:rsid w:val="00500DE2"/>
    <w:rsid w:val="00500EB3"/>
    <w:rsid w:val="0050132A"/>
    <w:rsid w:val="00502697"/>
    <w:rsid w:val="005044FF"/>
    <w:rsid w:val="00504CFD"/>
    <w:rsid w:val="00505711"/>
    <w:rsid w:val="00505B4F"/>
    <w:rsid w:val="00506FE7"/>
    <w:rsid w:val="00507BE8"/>
    <w:rsid w:val="00511E4A"/>
    <w:rsid w:val="0051240B"/>
    <w:rsid w:val="0051346D"/>
    <w:rsid w:val="0051386A"/>
    <w:rsid w:val="00514267"/>
    <w:rsid w:val="00515ACD"/>
    <w:rsid w:val="00515ADE"/>
    <w:rsid w:val="0051642E"/>
    <w:rsid w:val="0051720B"/>
    <w:rsid w:val="00517272"/>
    <w:rsid w:val="00520416"/>
    <w:rsid w:val="00520A55"/>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B53"/>
    <w:rsid w:val="00540FC4"/>
    <w:rsid w:val="00541124"/>
    <w:rsid w:val="005433BC"/>
    <w:rsid w:val="0054478E"/>
    <w:rsid w:val="0054535A"/>
    <w:rsid w:val="005460B2"/>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3D5C"/>
    <w:rsid w:val="005851A6"/>
    <w:rsid w:val="00587A01"/>
    <w:rsid w:val="00587DA2"/>
    <w:rsid w:val="005919A7"/>
    <w:rsid w:val="00591D2D"/>
    <w:rsid w:val="0059226A"/>
    <w:rsid w:val="005922A9"/>
    <w:rsid w:val="0059368D"/>
    <w:rsid w:val="00595025"/>
    <w:rsid w:val="0059587A"/>
    <w:rsid w:val="00597451"/>
    <w:rsid w:val="005A197D"/>
    <w:rsid w:val="005A222A"/>
    <w:rsid w:val="005A2490"/>
    <w:rsid w:val="005A3907"/>
    <w:rsid w:val="005A3BF3"/>
    <w:rsid w:val="005A47F0"/>
    <w:rsid w:val="005B00BD"/>
    <w:rsid w:val="005B02C8"/>
    <w:rsid w:val="005B18FE"/>
    <w:rsid w:val="005B3278"/>
    <w:rsid w:val="005B5503"/>
    <w:rsid w:val="005B6569"/>
    <w:rsid w:val="005B7B46"/>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351A"/>
    <w:rsid w:val="005D3578"/>
    <w:rsid w:val="005D3F3F"/>
    <w:rsid w:val="005D44A0"/>
    <w:rsid w:val="005D4500"/>
    <w:rsid w:val="005D4F62"/>
    <w:rsid w:val="005D5B16"/>
    <w:rsid w:val="005D5F0F"/>
    <w:rsid w:val="005D620A"/>
    <w:rsid w:val="005D6A6A"/>
    <w:rsid w:val="005D7557"/>
    <w:rsid w:val="005E0AE4"/>
    <w:rsid w:val="005E1B48"/>
    <w:rsid w:val="005E2247"/>
    <w:rsid w:val="005E2C36"/>
    <w:rsid w:val="005E3815"/>
    <w:rsid w:val="005E3944"/>
    <w:rsid w:val="005E4313"/>
    <w:rsid w:val="005E478E"/>
    <w:rsid w:val="005E484C"/>
    <w:rsid w:val="005E499D"/>
    <w:rsid w:val="005E7564"/>
    <w:rsid w:val="005F05D3"/>
    <w:rsid w:val="005F0BE0"/>
    <w:rsid w:val="005F0ED6"/>
    <w:rsid w:val="005F2D67"/>
    <w:rsid w:val="005F2F3E"/>
    <w:rsid w:val="005F48F8"/>
    <w:rsid w:val="005F4958"/>
    <w:rsid w:val="005F4B4F"/>
    <w:rsid w:val="005F5153"/>
    <w:rsid w:val="005F5918"/>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1E4"/>
    <w:rsid w:val="006134AA"/>
    <w:rsid w:val="00616377"/>
    <w:rsid w:val="0061787C"/>
    <w:rsid w:val="006207DC"/>
    <w:rsid w:val="00621080"/>
    <w:rsid w:val="0062128F"/>
    <w:rsid w:val="00621921"/>
    <w:rsid w:val="006225CF"/>
    <w:rsid w:val="00622DC6"/>
    <w:rsid w:val="0062335D"/>
    <w:rsid w:val="00623748"/>
    <w:rsid w:val="006237EA"/>
    <w:rsid w:val="00624E49"/>
    <w:rsid w:val="0062577E"/>
    <w:rsid w:val="00625ACC"/>
    <w:rsid w:val="0062715C"/>
    <w:rsid w:val="006274E0"/>
    <w:rsid w:val="00627586"/>
    <w:rsid w:val="00627FF9"/>
    <w:rsid w:val="00630FC4"/>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45961"/>
    <w:rsid w:val="006503B7"/>
    <w:rsid w:val="00651293"/>
    <w:rsid w:val="00652EA0"/>
    <w:rsid w:val="006548DC"/>
    <w:rsid w:val="00654F93"/>
    <w:rsid w:val="00655787"/>
    <w:rsid w:val="00656901"/>
    <w:rsid w:val="00656AF6"/>
    <w:rsid w:val="00656C07"/>
    <w:rsid w:val="00656EA6"/>
    <w:rsid w:val="00657DB2"/>
    <w:rsid w:val="00660173"/>
    <w:rsid w:val="00660AEB"/>
    <w:rsid w:val="006616FC"/>
    <w:rsid w:val="00661D34"/>
    <w:rsid w:val="0066263B"/>
    <w:rsid w:val="00662CE6"/>
    <w:rsid w:val="0066304D"/>
    <w:rsid w:val="006635AD"/>
    <w:rsid w:val="0066388E"/>
    <w:rsid w:val="00664F38"/>
    <w:rsid w:val="0066643F"/>
    <w:rsid w:val="00666591"/>
    <w:rsid w:val="00666C4D"/>
    <w:rsid w:val="006676AA"/>
    <w:rsid w:val="00670E5C"/>
    <w:rsid w:val="00671016"/>
    <w:rsid w:val="00672324"/>
    <w:rsid w:val="00672C2A"/>
    <w:rsid w:val="0067309C"/>
    <w:rsid w:val="00674056"/>
    <w:rsid w:val="006742D5"/>
    <w:rsid w:val="00674BAE"/>
    <w:rsid w:val="006750D0"/>
    <w:rsid w:val="006751D3"/>
    <w:rsid w:val="006766A0"/>
    <w:rsid w:val="00677073"/>
    <w:rsid w:val="006772CF"/>
    <w:rsid w:val="00677753"/>
    <w:rsid w:val="00680551"/>
    <w:rsid w:val="00680E3D"/>
    <w:rsid w:val="006813D5"/>
    <w:rsid w:val="0068150F"/>
    <w:rsid w:val="0068239C"/>
    <w:rsid w:val="00682554"/>
    <w:rsid w:val="00683A9F"/>
    <w:rsid w:val="00683E83"/>
    <w:rsid w:val="00683F39"/>
    <w:rsid w:val="006842ED"/>
    <w:rsid w:val="006845E2"/>
    <w:rsid w:val="006856CB"/>
    <w:rsid w:val="00686A6E"/>
    <w:rsid w:val="00686D0C"/>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D17"/>
    <w:rsid w:val="006B1D91"/>
    <w:rsid w:val="006B256A"/>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417"/>
    <w:rsid w:val="006D1C40"/>
    <w:rsid w:val="006D1EE5"/>
    <w:rsid w:val="006D2592"/>
    <w:rsid w:val="006D3197"/>
    <w:rsid w:val="006D36E4"/>
    <w:rsid w:val="006D44BF"/>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E7713"/>
    <w:rsid w:val="006F0D88"/>
    <w:rsid w:val="006F33AD"/>
    <w:rsid w:val="006F3DD3"/>
    <w:rsid w:val="006F3FCD"/>
    <w:rsid w:val="006F455C"/>
    <w:rsid w:val="006F5560"/>
    <w:rsid w:val="006F5AF4"/>
    <w:rsid w:val="006F5D31"/>
    <w:rsid w:val="006F6B15"/>
    <w:rsid w:val="006F6F5B"/>
    <w:rsid w:val="00700473"/>
    <w:rsid w:val="007006F3"/>
    <w:rsid w:val="007014C8"/>
    <w:rsid w:val="0070262A"/>
    <w:rsid w:val="00702734"/>
    <w:rsid w:val="00702C0D"/>
    <w:rsid w:val="00702D8C"/>
    <w:rsid w:val="00703B36"/>
    <w:rsid w:val="007050DD"/>
    <w:rsid w:val="00705F80"/>
    <w:rsid w:val="00706082"/>
    <w:rsid w:val="00710294"/>
    <w:rsid w:val="0071068A"/>
    <w:rsid w:val="00710FD9"/>
    <w:rsid w:val="00711963"/>
    <w:rsid w:val="007143D3"/>
    <w:rsid w:val="00714A71"/>
    <w:rsid w:val="007151EF"/>
    <w:rsid w:val="00716F35"/>
    <w:rsid w:val="0071738F"/>
    <w:rsid w:val="00717E53"/>
    <w:rsid w:val="007201E5"/>
    <w:rsid w:val="007204EB"/>
    <w:rsid w:val="00720F98"/>
    <w:rsid w:val="0072132D"/>
    <w:rsid w:val="0072391A"/>
    <w:rsid w:val="00724914"/>
    <w:rsid w:val="00724B51"/>
    <w:rsid w:val="00724C35"/>
    <w:rsid w:val="007258E8"/>
    <w:rsid w:val="00725D27"/>
    <w:rsid w:val="0072626A"/>
    <w:rsid w:val="007274A6"/>
    <w:rsid w:val="00727CD7"/>
    <w:rsid w:val="0073025A"/>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878"/>
    <w:rsid w:val="00751975"/>
    <w:rsid w:val="00751E83"/>
    <w:rsid w:val="007530B5"/>
    <w:rsid w:val="00753189"/>
    <w:rsid w:val="00753337"/>
    <w:rsid w:val="007533D1"/>
    <w:rsid w:val="007551B6"/>
    <w:rsid w:val="00755AAA"/>
    <w:rsid w:val="00755B69"/>
    <w:rsid w:val="00755E99"/>
    <w:rsid w:val="0075614C"/>
    <w:rsid w:val="00756223"/>
    <w:rsid w:val="00756C63"/>
    <w:rsid w:val="00757BBD"/>
    <w:rsid w:val="00760F0E"/>
    <w:rsid w:val="00761567"/>
    <w:rsid w:val="007617BF"/>
    <w:rsid w:val="00762B06"/>
    <w:rsid w:val="00763564"/>
    <w:rsid w:val="00763CAF"/>
    <w:rsid w:val="007640BF"/>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740"/>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46"/>
    <w:rsid w:val="007A66C6"/>
    <w:rsid w:val="007A6935"/>
    <w:rsid w:val="007A6B2E"/>
    <w:rsid w:val="007B0130"/>
    <w:rsid w:val="007B09C6"/>
    <w:rsid w:val="007B10EE"/>
    <w:rsid w:val="007B31FA"/>
    <w:rsid w:val="007B32C7"/>
    <w:rsid w:val="007B42B7"/>
    <w:rsid w:val="007B47EF"/>
    <w:rsid w:val="007B4C07"/>
    <w:rsid w:val="007B4F37"/>
    <w:rsid w:val="007B5AE3"/>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4DCD"/>
    <w:rsid w:val="007C555E"/>
    <w:rsid w:val="007C5DCA"/>
    <w:rsid w:val="007C6BB3"/>
    <w:rsid w:val="007C6C49"/>
    <w:rsid w:val="007C78AD"/>
    <w:rsid w:val="007C7F9F"/>
    <w:rsid w:val="007D042B"/>
    <w:rsid w:val="007D08E4"/>
    <w:rsid w:val="007D10B3"/>
    <w:rsid w:val="007D1827"/>
    <w:rsid w:val="007D1837"/>
    <w:rsid w:val="007D1B01"/>
    <w:rsid w:val="007D1E12"/>
    <w:rsid w:val="007D381B"/>
    <w:rsid w:val="007D3CFC"/>
    <w:rsid w:val="007D4052"/>
    <w:rsid w:val="007D439A"/>
    <w:rsid w:val="007D4A94"/>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7F6EAE"/>
    <w:rsid w:val="008001B5"/>
    <w:rsid w:val="00800EC3"/>
    <w:rsid w:val="0080146A"/>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7FE"/>
    <w:rsid w:val="00830ADD"/>
    <w:rsid w:val="00830E9D"/>
    <w:rsid w:val="00831A49"/>
    <w:rsid w:val="00832E55"/>
    <w:rsid w:val="0083367D"/>
    <w:rsid w:val="008339AC"/>
    <w:rsid w:val="00834488"/>
    <w:rsid w:val="00834BAD"/>
    <w:rsid w:val="00834D8D"/>
    <w:rsid w:val="00840219"/>
    <w:rsid w:val="0084046D"/>
    <w:rsid w:val="00842B07"/>
    <w:rsid w:val="00843957"/>
    <w:rsid w:val="00843F44"/>
    <w:rsid w:val="008460C3"/>
    <w:rsid w:val="008462DD"/>
    <w:rsid w:val="00846750"/>
    <w:rsid w:val="00846849"/>
    <w:rsid w:val="00846F7C"/>
    <w:rsid w:val="0084737D"/>
    <w:rsid w:val="00850A8A"/>
    <w:rsid w:val="0085136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2A5"/>
    <w:rsid w:val="00874378"/>
    <w:rsid w:val="00874590"/>
    <w:rsid w:val="00874B19"/>
    <w:rsid w:val="0087524F"/>
    <w:rsid w:val="008765AE"/>
    <w:rsid w:val="00876C10"/>
    <w:rsid w:val="00876E32"/>
    <w:rsid w:val="00877D19"/>
    <w:rsid w:val="00881F9A"/>
    <w:rsid w:val="008821CC"/>
    <w:rsid w:val="00882EA1"/>
    <w:rsid w:val="0088307E"/>
    <w:rsid w:val="008831F4"/>
    <w:rsid w:val="00883501"/>
    <w:rsid w:val="00883E09"/>
    <w:rsid w:val="00884522"/>
    <w:rsid w:val="00886BB4"/>
    <w:rsid w:val="0089088D"/>
    <w:rsid w:val="008916F5"/>
    <w:rsid w:val="00891762"/>
    <w:rsid w:val="00892681"/>
    <w:rsid w:val="00893B31"/>
    <w:rsid w:val="00893C22"/>
    <w:rsid w:val="008942F5"/>
    <w:rsid w:val="00895D90"/>
    <w:rsid w:val="008A02EA"/>
    <w:rsid w:val="008A0AF7"/>
    <w:rsid w:val="008A2534"/>
    <w:rsid w:val="008A3028"/>
    <w:rsid w:val="008A374B"/>
    <w:rsid w:val="008A49D2"/>
    <w:rsid w:val="008A57DB"/>
    <w:rsid w:val="008A610E"/>
    <w:rsid w:val="008A7981"/>
    <w:rsid w:val="008B13B5"/>
    <w:rsid w:val="008B21F8"/>
    <w:rsid w:val="008B2669"/>
    <w:rsid w:val="008B4C7F"/>
    <w:rsid w:val="008B549F"/>
    <w:rsid w:val="008B742A"/>
    <w:rsid w:val="008B7BE2"/>
    <w:rsid w:val="008B7E40"/>
    <w:rsid w:val="008C091D"/>
    <w:rsid w:val="008C28B4"/>
    <w:rsid w:val="008C2C51"/>
    <w:rsid w:val="008C2EA5"/>
    <w:rsid w:val="008C3067"/>
    <w:rsid w:val="008C345B"/>
    <w:rsid w:val="008C3B72"/>
    <w:rsid w:val="008C4AE4"/>
    <w:rsid w:val="008C4CB2"/>
    <w:rsid w:val="008C60E0"/>
    <w:rsid w:val="008D193B"/>
    <w:rsid w:val="008D202A"/>
    <w:rsid w:val="008D2C15"/>
    <w:rsid w:val="008D638C"/>
    <w:rsid w:val="008D699C"/>
    <w:rsid w:val="008E1110"/>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ACC"/>
    <w:rsid w:val="008F4EF8"/>
    <w:rsid w:val="008F509F"/>
    <w:rsid w:val="008F5224"/>
    <w:rsid w:val="008F5999"/>
    <w:rsid w:val="008F5F7C"/>
    <w:rsid w:val="008F61BD"/>
    <w:rsid w:val="008F6E42"/>
    <w:rsid w:val="008F7EA6"/>
    <w:rsid w:val="00901150"/>
    <w:rsid w:val="00901AE5"/>
    <w:rsid w:val="00901DE8"/>
    <w:rsid w:val="00902702"/>
    <w:rsid w:val="009033AA"/>
    <w:rsid w:val="0090363E"/>
    <w:rsid w:val="009042AB"/>
    <w:rsid w:val="009049DC"/>
    <w:rsid w:val="009056E8"/>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35E7"/>
    <w:rsid w:val="00933E60"/>
    <w:rsid w:val="009341F6"/>
    <w:rsid w:val="00935426"/>
    <w:rsid w:val="00935F8F"/>
    <w:rsid w:val="0093630C"/>
    <w:rsid w:val="00936648"/>
    <w:rsid w:val="0093709F"/>
    <w:rsid w:val="00942613"/>
    <w:rsid w:val="00942712"/>
    <w:rsid w:val="00944896"/>
    <w:rsid w:val="00944B00"/>
    <w:rsid w:val="00944F09"/>
    <w:rsid w:val="00945D15"/>
    <w:rsid w:val="009519DE"/>
    <w:rsid w:val="0095282D"/>
    <w:rsid w:val="00952F26"/>
    <w:rsid w:val="00953659"/>
    <w:rsid w:val="00955C96"/>
    <w:rsid w:val="00955E6B"/>
    <w:rsid w:val="00955FD6"/>
    <w:rsid w:val="00956BAA"/>
    <w:rsid w:val="00957405"/>
    <w:rsid w:val="00962DA3"/>
    <w:rsid w:val="00963DE2"/>
    <w:rsid w:val="00963E8D"/>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77C56"/>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54C3"/>
    <w:rsid w:val="00996BA2"/>
    <w:rsid w:val="009970AD"/>
    <w:rsid w:val="0099753A"/>
    <w:rsid w:val="00997879"/>
    <w:rsid w:val="00997A8E"/>
    <w:rsid w:val="00997BEE"/>
    <w:rsid w:val="009A0C38"/>
    <w:rsid w:val="009A4E8F"/>
    <w:rsid w:val="009A7A08"/>
    <w:rsid w:val="009B1774"/>
    <w:rsid w:val="009B23A4"/>
    <w:rsid w:val="009B27B7"/>
    <w:rsid w:val="009B39B4"/>
    <w:rsid w:val="009B51BD"/>
    <w:rsid w:val="009B59C9"/>
    <w:rsid w:val="009B605C"/>
    <w:rsid w:val="009B6C83"/>
    <w:rsid w:val="009C04D8"/>
    <w:rsid w:val="009C1D0D"/>
    <w:rsid w:val="009C235D"/>
    <w:rsid w:val="009C256B"/>
    <w:rsid w:val="009C3FFA"/>
    <w:rsid w:val="009C4E41"/>
    <w:rsid w:val="009C5705"/>
    <w:rsid w:val="009C5AD8"/>
    <w:rsid w:val="009C62E6"/>
    <w:rsid w:val="009C65F9"/>
    <w:rsid w:val="009C6AC3"/>
    <w:rsid w:val="009C6BF9"/>
    <w:rsid w:val="009C7415"/>
    <w:rsid w:val="009C78ED"/>
    <w:rsid w:val="009C7D4E"/>
    <w:rsid w:val="009D219B"/>
    <w:rsid w:val="009D4082"/>
    <w:rsid w:val="009D4431"/>
    <w:rsid w:val="009D4677"/>
    <w:rsid w:val="009D4694"/>
    <w:rsid w:val="009D4A51"/>
    <w:rsid w:val="009D593C"/>
    <w:rsid w:val="009D619B"/>
    <w:rsid w:val="009D6363"/>
    <w:rsid w:val="009D652B"/>
    <w:rsid w:val="009E0027"/>
    <w:rsid w:val="009E1EA1"/>
    <w:rsid w:val="009E353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097"/>
    <w:rsid w:val="00A005CB"/>
    <w:rsid w:val="00A00BC6"/>
    <w:rsid w:val="00A00C88"/>
    <w:rsid w:val="00A01447"/>
    <w:rsid w:val="00A03B43"/>
    <w:rsid w:val="00A03C4C"/>
    <w:rsid w:val="00A05809"/>
    <w:rsid w:val="00A059E7"/>
    <w:rsid w:val="00A05FA5"/>
    <w:rsid w:val="00A07244"/>
    <w:rsid w:val="00A07747"/>
    <w:rsid w:val="00A1227B"/>
    <w:rsid w:val="00A12580"/>
    <w:rsid w:val="00A135E2"/>
    <w:rsid w:val="00A148C9"/>
    <w:rsid w:val="00A1616A"/>
    <w:rsid w:val="00A16CDA"/>
    <w:rsid w:val="00A20A54"/>
    <w:rsid w:val="00A20CD1"/>
    <w:rsid w:val="00A22C7D"/>
    <w:rsid w:val="00A23D5E"/>
    <w:rsid w:val="00A2439B"/>
    <w:rsid w:val="00A24476"/>
    <w:rsid w:val="00A2496F"/>
    <w:rsid w:val="00A24A9C"/>
    <w:rsid w:val="00A24E10"/>
    <w:rsid w:val="00A24F39"/>
    <w:rsid w:val="00A25CAE"/>
    <w:rsid w:val="00A2737B"/>
    <w:rsid w:val="00A30A68"/>
    <w:rsid w:val="00A30B7C"/>
    <w:rsid w:val="00A30DE9"/>
    <w:rsid w:val="00A3340B"/>
    <w:rsid w:val="00A335BF"/>
    <w:rsid w:val="00A33B2E"/>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54C"/>
    <w:rsid w:val="00A52F03"/>
    <w:rsid w:val="00A53348"/>
    <w:rsid w:val="00A53A13"/>
    <w:rsid w:val="00A53FE3"/>
    <w:rsid w:val="00A54D43"/>
    <w:rsid w:val="00A55797"/>
    <w:rsid w:val="00A57163"/>
    <w:rsid w:val="00A57EAB"/>
    <w:rsid w:val="00A60DF6"/>
    <w:rsid w:val="00A616C4"/>
    <w:rsid w:val="00A6183D"/>
    <w:rsid w:val="00A6369F"/>
    <w:rsid w:val="00A6459C"/>
    <w:rsid w:val="00A65805"/>
    <w:rsid w:val="00A65C17"/>
    <w:rsid w:val="00A66A9E"/>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97871"/>
    <w:rsid w:val="00AA0E0F"/>
    <w:rsid w:val="00AA2440"/>
    <w:rsid w:val="00AA2598"/>
    <w:rsid w:val="00AA2A2E"/>
    <w:rsid w:val="00AA2A5E"/>
    <w:rsid w:val="00AA4710"/>
    <w:rsid w:val="00AA4A24"/>
    <w:rsid w:val="00AA4A47"/>
    <w:rsid w:val="00AA4E2C"/>
    <w:rsid w:val="00AA5283"/>
    <w:rsid w:val="00AA5A8C"/>
    <w:rsid w:val="00AA5CD8"/>
    <w:rsid w:val="00AA5E60"/>
    <w:rsid w:val="00AA72CF"/>
    <w:rsid w:val="00AB3657"/>
    <w:rsid w:val="00AB37B5"/>
    <w:rsid w:val="00AB3BC7"/>
    <w:rsid w:val="00AB3F29"/>
    <w:rsid w:val="00AB5199"/>
    <w:rsid w:val="00AB52CF"/>
    <w:rsid w:val="00AB52EE"/>
    <w:rsid w:val="00AB5779"/>
    <w:rsid w:val="00AB65F7"/>
    <w:rsid w:val="00AB6E20"/>
    <w:rsid w:val="00AC2C77"/>
    <w:rsid w:val="00AC3E20"/>
    <w:rsid w:val="00AC445F"/>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2E42"/>
    <w:rsid w:val="00AE457C"/>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4C48"/>
    <w:rsid w:val="00AF5375"/>
    <w:rsid w:val="00AF6841"/>
    <w:rsid w:val="00B02BE9"/>
    <w:rsid w:val="00B03864"/>
    <w:rsid w:val="00B042AF"/>
    <w:rsid w:val="00B04A88"/>
    <w:rsid w:val="00B05BD7"/>
    <w:rsid w:val="00B066BA"/>
    <w:rsid w:val="00B07AB1"/>
    <w:rsid w:val="00B07B7E"/>
    <w:rsid w:val="00B07BDE"/>
    <w:rsid w:val="00B11696"/>
    <w:rsid w:val="00B13024"/>
    <w:rsid w:val="00B13488"/>
    <w:rsid w:val="00B13C79"/>
    <w:rsid w:val="00B1462F"/>
    <w:rsid w:val="00B151C0"/>
    <w:rsid w:val="00B153A7"/>
    <w:rsid w:val="00B15926"/>
    <w:rsid w:val="00B15AB5"/>
    <w:rsid w:val="00B15BD1"/>
    <w:rsid w:val="00B16D06"/>
    <w:rsid w:val="00B21ECB"/>
    <w:rsid w:val="00B21F81"/>
    <w:rsid w:val="00B238B1"/>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43512"/>
    <w:rsid w:val="00B5019F"/>
    <w:rsid w:val="00B50BCD"/>
    <w:rsid w:val="00B518F6"/>
    <w:rsid w:val="00B51FFE"/>
    <w:rsid w:val="00B52B21"/>
    <w:rsid w:val="00B531FA"/>
    <w:rsid w:val="00B53C8C"/>
    <w:rsid w:val="00B5444D"/>
    <w:rsid w:val="00B56731"/>
    <w:rsid w:val="00B60107"/>
    <w:rsid w:val="00B612B1"/>
    <w:rsid w:val="00B61400"/>
    <w:rsid w:val="00B619C5"/>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559"/>
    <w:rsid w:val="00B81AEA"/>
    <w:rsid w:val="00B823AE"/>
    <w:rsid w:val="00B82422"/>
    <w:rsid w:val="00B83E0B"/>
    <w:rsid w:val="00B83F85"/>
    <w:rsid w:val="00B847B7"/>
    <w:rsid w:val="00B8771A"/>
    <w:rsid w:val="00B90725"/>
    <w:rsid w:val="00B90881"/>
    <w:rsid w:val="00B9137A"/>
    <w:rsid w:val="00B914F8"/>
    <w:rsid w:val="00B91CC4"/>
    <w:rsid w:val="00B922B4"/>
    <w:rsid w:val="00B92BCD"/>
    <w:rsid w:val="00B933D0"/>
    <w:rsid w:val="00B93BB3"/>
    <w:rsid w:val="00B941B1"/>
    <w:rsid w:val="00B949B4"/>
    <w:rsid w:val="00B954B5"/>
    <w:rsid w:val="00B95776"/>
    <w:rsid w:val="00B95829"/>
    <w:rsid w:val="00B96F1C"/>
    <w:rsid w:val="00B97476"/>
    <w:rsid w:val="00BA0A25"/>
    <w:rsid w:val="00BA0AF2"/>
    <w:rsid w:val="00BA0F10"/>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5DCD"/>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2D7B"/>
    <w:rsid w:val="00BE352C"/>
    <w:rsid w:val="00BE3697"/>
    <w:rsid w:val="00BE3F16"/>
    <w:rsid w:val="00BE5152"/>
    <w:rsid w:val="00BE6457"/>
    <w:rsid w:val="00BE6A3D"/>
    <w:rsid w:val="00BE792C"/>
    <w:rsid w:val="00BE7947"/>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D47"/>
    <w:rsid w:val="00C23EC2"/>
    <w:rsid w:val="00C24053"/>
    <w:rsid w:val="00C242F0"/>
    <w:rsid w:val="00C24F01"/>
    <w:rsid w:val="00C253B8"/>
    <w:rsid w:val="00C2564B"/>
    <w:rsid w:val="00C26986"/>
    <w:rsid w:val="00C26B49"/>
    <w:rsid w:val="00C27611"/>
    <w:rsid w:val="00C2764A"/>
    <w:rsid w:val="00C30684"/>
    <w:rsid w:val="00C3078B"/>
    <w:rsid w:val="00C3268F"/>
    <w:rsid w:val="00C331AC"/>
    <w:rsid w:val="00C336B9"/>
    <w:rsid w:val="00C338FD"/>
    <w:rsid w:val="00C33D6B"/>
    <w:rsid w:val="00C344E4"/>
    <w:rsid w:val="00C356A7"/>
    <w:rsid w:val="00C35D7D"/>
    <w:rsid w:val="00C36DD2"/>
    <w:rsid w:val="00C40503"/>
    <w:rsid w:val="00C40C23"/>
    <w:rsid w:val="00C4148B"/>
    <w:rsid w:val="00C4188C"/>
    <w:rsid w:val="00C41B8F"/>
    <w:rsid w:val="00C423D6"/>
    <w:rsid w:val="00C42878"/>
    <w:rsid w:val="00C42A2F"/>
    <w:rsid w:val="00C4336E"/>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0580"/>
    <w:rsid w:val="00C60A09"/>
    <w:rsid w:val="00C61A70"/>
    <w:rsid w:val="00C63B65"/>
    <w:rsid w:val="00C63E2A"/>
    <w:rsid w:val="00C65A7E"/>
    <w:rsid w:val="00C65CBF"/>
    <w:rsid w:val="00C66437"/>
    <w:rsid w:val="00C666B3"/>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6E7"/>
    <w:rsid w:val="00C94C26"/>
    <w:rsid w:val="00C9622F"/>
    <w:rsid w:val="00C964AD"/>
    <w:rsid w:val="00CA0838"/>
    <w:rsid w:val="00CA1D68"/>
    <w:rsid w:val="00CA246A"/>
    <w:rsid w:val="00CA2515"/>
    <w:rsid w:val="00CA25BD"/>
    <w:rsid w:val="00CA2F5D"/>
    <w:rsid w:val="00CA4B60"/>
    <w:rsid w:val="00CA623E"/>
    <w:rsid w:val="00CB0532"/>
    <w:rsid w:val="00CB0578"/>
    <w:rsid w:val="00CB1B48"/>
    <w:rsid w:val="00CB32C3"/>
    <w:rsid w:val="00CB37EB"/>
    <w:rsid w:val="00CB3E80"/>
    <w:rsid w:val="00CB4331"/>
    <w:rsid w:val="00CB5001"/>
    <w:rsid w:val="00CB7D51"/>
    <w:rsid w:val="00CC0CA2"/>
    <w:rsid w:val="00CC186E"/>
    <w:rsid w:val="00CC1A09"/>
    <w:rsid w:val="00CC1F36"/>
    <w:rsid w:val="00CC2B8C"/>
    <w:rsid w:val="00CC44A4"/>
    <w:rsid w:val="00CC4B99"/>
    <w:rsid w:val="00CC5540"/>
    <w:rsid w:val="00CC5C41"/>
    <w:rsid w:val="00CC70A6"/>
    <w:rsid w:val="00CC7D0E"/>
    <w:rsid w:val="00CD05AD"/>
    <w:rsid w:val="00CD0DA1"/>
    <w:rsid w:val="00CD1837"/>
    <w:rsid w:val="00CD18FE"/>
    <w:rsid w:val="00CD2C29"/>
    <w:rsid w:val="00CD337F"/>
    <w:rsid w:val="00CD44A9"/>
    <w:rsid w:val="00CD5332"/>
    <w:rsid w:val="00CD5B29"/>
    <w:rsid w:val="00CD6AAD"/>
    <w:rsid w:val="00CE030C"/>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23F5"/>
    <w:rsid w:val="00D0376F"/>
    <w:rsid w:val="00D038B1"/>
    <w:rsid w:val="00D03D1B"/>
    <w:rsid w:val="00D05142"/>
    <w:rsid w:val="00D052DE"/>
    <w:rsid w:val="00D05D23"/>
    <w:rsid w:val="00D07092"/>
    <w:rsid w:val="00D1075C"/>
    <w:rsid w:val="00D107CF"/>
    <w:rsid w:val="00D10DF8"/>
    <w:rsid w:val="00D12B5B"/>
    <w:rsid w:val="00D12DB0"/>
    <w:rsid w:val="00D13863"/>
    <w:rsid w:val="00D138A4"/>
    <w:rsid w:val="00D148FD"/>
    <w:rsid w:val="00D150D3"/>
    <w:rsid w:val="00D1510C"/>
    <w:rsid w:val="00D16341"/>
    <w:rsid w:val="00D16621"/>
    <w:rsid w:val="00D216DD"/>
    <w:rsid w:val="00D21A84"/>
    <w:rsid w:val="00D23A8D"/>
    <w:rsid w:val="00D24B46"/>
    <w:rsid w:val="00D24C0D"/>
    <w:rsid w:val="00D253FE"/>
    <w:rsid w:val="00D2651C"/>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193"/>
    <w:rsid w:val="00D52445"/>
    <w:rsid w:val="00D52FCE"/>
    <w:rsid w:val="00D538A2"/>
    <w:rsid w:val="00D54B8A"/>
    <w:rsid w:val="00D54EEE"/>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524"/>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A7A31"/>
    <w:rsid w:val="00DB056D"/>
    <w:rsid w:val="00DB1E11"/>
    <w:rsid w:val="00DB2A40"/>
    <w:rsid w:val="00DB3DAF"/>
    <w:rsid w:val="00DB4895"/>
    <w:rsid w:val="00DB4946"/>
    <w:rsid w:val="00DB4D30"/>
    <w:rsid w:val="00DB69B7"/>
    <w:rsid w:val="00DB6EE6"/>
    <w:rsid w:val="00DB7098"/>
    <w:rsid w:val="00DC04B3"/>
    <w:rsid w:val="00DC0F42"/>
    <w:rsid w:val="00DC117A"/>
    <w:rsid w:val="00DC2C31"/>
    <w:rsid w:val="00DC481B"/>
    <w:rsid w:val="00DD06E1"/>
    <w:rsid w:val="00DD07D3"/>
    <w:rsid w:val="00DD132E"/>
    <w:rsid w:val="00DD13CF"/>
    <w:rsid w:val="00DD1ABE"/>
    <w:rsid w:val="00DD2436"/>
    <w:rsid w:val="00DD30A1"/>
    <w:rsid w:val="00DD3601"/>
    <w:rsid w:val="00DD3A5A"/>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72A"/>
    <w:rsid w:val="00DF28D8"/>
    <w:rsid w:val="00DF30CB"/>
    <w:rsid w:val="00DF3446"/>
    <w:rsid w:val="00DF52AE"/>
    <w:rsid w:val="00DF5BF1"/>
    <w:rsid w:val="00DF64E8"/>
    <w:rsid w:val="00DF7926"/>
    <w:rsid w:val="00E003E4"/>
    <w:rsid w:val="00E00CA2"/>
    <w:rsid w:val="00E0119F"/>
    <w:rsid w:val="00E01445"/>
    <w:rsid w:val="00E02CE7"/>
    <w:rsid w:val="00E03789"/>
    <w:rsid w:val="00E04075"/>
    <w:rsid w:val="00E04E95"/>
    <w:rsid w:val="00E057DE"/>
    <w:rsid w:val="00E06E13"/>
    <w:rsid w:val="00E070DC"/>
    <w:rsid w:val="00E102C3"/>
    <w:rsid w:val="00E104D5"/>
    <w:rsid w:val="00E10602"/>
    <w:rsid w:val="00E110BB"/>
    <w:rsid w:val="00E11AFF"/>
    <w:rsid w:val="00E11D00"/>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27EC0"/>
    <w:rsid w:val="00E30BF2"/>
    <w:rsid w:val="00E31B69"/>
    <w:rsid w:val="00E3378B"/>
    <w:rsid w:val="00E3428E"/>
    <w:rsid w:val="00E343E6"/>
    <w:rsid w:val="00E343E9"/>
    <w:rsid w:val="00E3518A"/>
    <w:rsid w:val="00E3539B"/>
    <w:rsid w:val="00E36C16"/>
    <w:rsid w:val="00E425E8"/>
    <w:rsid w:val="00E4270A"/>
    <w:rsid w:val="00E43667"/>
    <w:rsid w:val="00E4496B"/>
    <w:rsid w:val="00E45286"/>
    <w:rsid w:val="00E46CA6"/>
    <w:rsid w:val="00E47964"/>
    <w:rsid w:val="00E47EC9"/>
    <w:rsid w:val="00E51581"/>
    <w:rsid w:val="00E51BAE"/>
    <w:rsid w:val="00E51FCC"/>
    <w:rsid w:val="00E543D3"/>
    <w:rsid w:val="00E54C6B"/>
    <w:rsid w:val="00E550F0"/>
    <w:rsid w:val="00E55D69"/>
    <w:rsid w:val="00E565E7"/>
    <w:rsid w:val="00E567C1"/>
    <w:rsid w:val="00E60034"/>
    <w:rsid w:val="00E60302"/>
    <w:rsid w:val="00E62071"/>
    <w:rsid w:val="00E620D0"/>
    <w:rsid w:val="00E62A2A"/>
    <w:rsid w:val="00E64A41"/>
    <w:rsid w:val="00E64DD7"/>
    <w:rsid w:val="00E65A9D"/>
    <w:rsid w:val="00E66353"/>
    <w:rsid w:val="00E66DF5"/>
    <w:rsid w:val="00E67061"/>
    <w:rsid w:val="00E67CF2"/>
    <w:rsid w:val="00E67EFA"/>
    <w:rsid w:val="00E7024C"/>
    <w:rsid w:val="00E72780"/>
    <w:rsid w:val="00E73089"/>
    <w:rsid w:val="00E730D0"/>
    <w:rsid w:val="00E7356C"/>
    <w:rsid w:val="00E7390E"/>
    <w:rsid w:val="00E73973"/>
    <w:rsid w:val="00E76B34"/>
    <w:rsid w:val="00E77E24"/>
    <w:rsid w:val="00E8157D"/>
    <w:rsid w:val="00E82101"/>
    <w:rsid w:val="00E837B9"/>
    <w:rsid w:val="00E83894"/>
    <w:rsid w:val="00E8421B"/>
    <w:rsid w:val="00E84222"/>
    <w:rsid w:val="00E84490"/>
    <w:rsid w:val="00E85EE6"/>
    <w:rsid w:val="00E8657F"/>
    <w:rsid w:val="00E9033D"/>
    <w:rsid w:val="00E91D03"/>
    <w:rsid w:val="00E9248A"/>
    <w:rsid w:val="00E95D0B"/>
    <w:rsid w:val="00E95FB4"/>
    <w:rsid w:val="00E96D00"/>
    <w:rsid w:val="00E973E3"/>
    <w:rsid w:val="00E978CD"/>
    <w:rsid w:val="00EA0278"/>
    <w:rsid w:val="00EA032D"/>
    <w:rsid w:val="00EA0FAC"/>
    <w:rsid w:val="00EA17FA"/>
    <w:rsid w:val="00EA38AA"/>
    <w:rsid w:val="00EA397A"/>
    <w:rsid w:val="00EA3F32"/>
    <w:rsid w:val="00EA404B"/>
    <w:rsid w:val="00EA6DF7"/>
    <w:rsid w:val="00EB10BA"/>
    <w:rsid w:val="00EB16E6"/>
    <w:rsid w:val="00EB1CD9"/>
    <w:rsid w:val="00EB2914"/>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EAB"/>
    <w:rsid w:val="00EC6FA0"/>
    <w:rsid w:val="00EC73BA"/>
    <w:rsid w:val="00ED21CB"/>
    <w:rsid w:val="00ED270B"/>
    <w:rsid w:val="00ED2804"/>
    <w:rsid w:val="00ED4011"/>
    <w:rsid w:val="00ED41F7"/>
    <w:rsid w:val="00ED4E5F"/>
    <w:rsid w:val="00ED5110"/>
    <w:rsid w:val="00ED55B2"/>
    <w:rsid w:val="00ED5FB2"/>
    <w:rsid w:val="00ED6105"/>
    <w:rsid w:val="00ED6AA1"/>
    <w:rsid w:val="00ED779B"/>
    <w:rsid w:val="00EE07B8"/>
    <w:rsid w:val="00EE081B"/>
    <w:rsid w:val="00EE0D57"/>
    <w:rsid w:val="00EE227B"/>
    <w:rsid w:val="00EE2C0E"/>
    <w:rsid w:val="00EE32DA"/>
    <w:rsid w:val="00EE44BC"/>
    <w:rsid w:val="00EE47F1"/>
    <w:rsid w:val="00EE5491"/>
    <w:rsid w:val="00EE6152"/>
    <w:rsid w:val="00EE6D9A"/>
    <w:rsid w:val="00EE7259"/>
    <w:rsid w:val="00EF0BFF"/>
    <w:rsid w:val="00EF0CF8"/>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1799D"/>
    <w:rsid w:val="00F2017B"/>
    <w:rsid w:val="00F20B1C"/>
    <w:rsid w:val="00F22725"/>
    <w:rsid w:val="00F23868"/>
    <w:rsid w:val="00F24BE3"/>
    <w:rsid w:val="00F24BF3"/>
    <w:rsid w:val="00F256DB"/>
    <w:rsid w:val="00F25F05"/>
    <w:rsid w:val="00F26D3A"/>
    <w:rsid w:val="00F26FF8"/>
    <w:rsid w:val="00F27413"/>
    <w:rsid w:val="00F30EEC"/>
    <w:rsid w:val="00F30F57"/>
    <w:rsid w:val="00F32FF3"/>
    <w:rsid w:val="00F33B84"/>
    <w:rsid w:val="00F34E9F"/>
    <w:rsid w:val="00F37CC7"/>
    <w:rsid w:val="00F403DD"/>
    <w:rsid w:val="00F41058"/>
    <w:rsid w:val="00F416DD"/>
    <w:rsid w:val="00F4180E"/>
    <w:rsid w:val="00F41861"/>
    <w:rsid w:val="00F42C7D"/>
    <w:rsid w:val="00F43701"/>
    <w:rsid w:val="00F45115"/>
    <w:rsid w:val="00F4581F"/>
    <w:rsid w:val="00F45852"/>
    <w:rsid w:val="00F46D8E"/>
    <w:rsid w:val="00F50BDC"/>
    <w:rsid w:val="00F52740"/>
    <w:rsid w:val="00F52B4D"/>
    <w:rsid w:val="00F53957"/>
    <w:rsid w:val="00F546A8"/>
    <w:rsid w:val="00F54B08"/>
    <w:rsid w:val="00F55032"/>
    <w:rsid w:val="00F57372"/>
    <w:rsid w:val="00F578B5"/>
    <w:rsid w:val="00F6064C"/>
    <w:rsid w:val="00F6210D"/>
    <w:rsid w:val="00F63E2A"/>
    <w:rsid w:val="00F64015"/>
    <w:rsid w:val="00F64B37"/>
    <w:rsid w:val="00F64D47"/>
    <w:rsid w:val="00F65191"/>
    <w:rsid w:val="00F65621"/>
    <w:rsid w:val="00F65A3D"/>
    <w:rsid w:val="00F67594"/>
    <w:rsid w:val="00F7080A"/>
    <w:rsid w:val="00F71867"/>
    <w:rsid w:val="00F72FA8"/>
    <w:rsid w:val="00F74E4D"/>
    <w:rsid w:val="00F757F3"/>
    <w:rsid w:val="00F75B8B"/>
    <w:rsid w:val="00F76DBF"/>
    <w:rsid w:val="00F800AA"/>
    <w:rsid w:val="00F804CF"/>
    <w:rsid w:val="00F80DE5"/>
    <w:rsid w:val="00F80E0E"/>
    <w:rsid w:val="00F81C71"/>
    <w:rsid w:val="00F8228F"/>
    <w:rsid w:val="00F825B8"/>
    <w:rsid w:val="00F82FE6"/>
    <w:rsid w:val="00F831F2"/>
    <w:rsid w:val="00F83B12"/>
    <w:rsid w:val="00F84B01"/>
    <w:rsid w:val="00F84B92"/>
    <w:rsid w:val="00F84F3E"/>
    <w:rsid w:val="00F857EC"/>
    <w:rsid w:val="00F85AB0"/>
    <w:rsid w:val="00F85D8A"/>
    <w:rsid w:val="00F90594"/>
    <w:rsid w:val="00F909D3"/>
    <w:rsid w:val="00F90E72"/>
    <w:rsid w:val="00F91590"/>
    <w:rsid w:val="00F91C40"/>
    <w:rsid w:val="00F91E21"/>
    <w:rsid w:val="00F9220E"/>
    <w:rsid w:val="00F923BA"/>
    <w:rsid w:val="00F934D9"/>
    <w:rsid w:val="00F93690"/>
    <w:rsid w:val="00F940F2"/>
    <w:rsid w:val="00F94A3D"/>
    <w:rsid w:val="00F95478"/>
    <w:rsid w:val="00F96136"/>
    <w:rsid w:val="00F97D45"/>
    <w:rsid w:val="00FA042A"/>
    <w:rsid w:val="00FA15F6"/>
    <w:rsid w:val="00FA16CC"/>
    <w:rsid w:val="00FA1E10"/>
    <w:rsid w:val="00FA1E97"/>
    <w:rsid w:val="00FA1ED8"/>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1F09"/>
    <w:rsid w:val="00FB21E4"/>
    <w:rsid w:val="00FB2329"/>
    <w:rsid w:val="00FB2456"/>
    <w:rsid w:val="00FB2ED5"/>
    <w:rsid w:val="00FB3F29"/>
    <w:rsid w:val="00FB46DE"/>
    <w:rsid w:val="00FB5E42"/>
    <w:rsid w:val="00FB66E5"/>
    <w:rsid w:val="00FB69C6"/>
    <w:rsid w:val="00FB762C"/>
    <w:rsid w:val="00FC2368"/>
    <w:rsid w:val="00FC32C8"/>
    <w:rsid w:val="00FC3A9D"/>
    <w:rsid w:val="00FC4591"/>
    <w:rsid w:val="00FC5276"/>
    <w:rsid w:val="00FC568B"/>
    <w:rsid w:val="00FC61F0"/>
    <w:rsid w:val="00FC6296"/>
    <w:rsid w:val="00FC66F7"/>
    <w:rsid w:val="00FD08E8"/>
    <w:rsid w:val="00FD1BB0"/>
    <w:rsid w:val="00FD1BD6"/>
    <w:rsid w:val="00FD2789"/>
    <w:rsid w:val="00FD2F36"/>
    <w:rsid w:val="00FD40EF"/>
    <w:rsid w:val="00FD4868"/>
    <w:rsid w:val="00FD5B96"/>
    <w:rsid w:val="00FD7224"/>
    <w:rsid w:val="00FE1506"/>
    <w:rsid w:val="00FE317B"/>
    <w:rsid w:val="00FE3342"/>
    <w:rsid w:val="00FE364A"/>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0835285">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39015999">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75675451">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13728322">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71000182">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28431840">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63692745">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83670737">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492068575">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14538370">
      <w:bodyDiv w:val="1"/>
      <w:marLeft w:val="0"/>
      <w:marRight w:val="0"/>
      <w:marTop w:val="0"/>
      <w:marBottom w:val="0"/>
      <w:divBdr>
        <w:top w:val="none" w:sz="0" w:space="0" w:color="auto"/>
        <w:left w:val="none" w:sz="0" w:space="0" w:color="auto"/>
        <w:bottom w:val="none" w:sz="0" w:space="0" w:color="auto"/>
        <w:right w:val="none" w:sz="0" w:space="0" w:color="auto"/>
      </w:divBdr>
    </w:div>
    <w:div w:id="514543051">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36885181">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85446087">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1906408">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7167927">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993217931">
      <w:bodyDiv w:val="1"/>
      <w:marLeft w:val="0"/>
      <w:marRight w:val="0"/>
      <w:marTop w:val="0"/>
      <w:marBottom w:val="0"/>
      <w:divBdr>
        <w:top w:val="none" w:sz="0" w:space="0" w:color="auto"/>
        <w:left w:val="none" w:sz="0" w:space="0" w:color="auto"/>
        <w:bottom w:val="none" w:sz="0" w:space="0" w:color="auto"/>
        <w:right w:val="none" w:sz="0" w:space="0" w:color="auto"/>
      </w:divBdr>
    </w:div>
    <w:div w:id="998313517">
      <w:bodyDiv w:val="1"/>
      <w:marLeft w:val="0"/>
      <w:marRight w:val="0"/>
      <w:marTop w:val="0"/>
      <w:marBottom w:val="0"/>
      <w:divBdr>
        <w:top w:val="none" w:sz="0" w:space="0" w:color="auto"/>
        <w:left w:val="none" w:sz="0" w:space="0" w:color="auto"/>
        <w:bottom w:val="none" w:sz="0" w:space="0" w:color="auto"/>
        <w:right w:val="none" w:sz="0" w:space="0" w:color="auto"/>
      </w:divBdr>
    </w:div>
    <w:div w:id="1024136861">
      <w:bodyDiv w:val="1"/>
      <w:marLeft w:val="0"/>
      <w:marRight w:val="0"/>
      <w:marTop w:val="0"/>
      <w:marBottom w:val="0"/>
      <w:divBdr>
        <w:top w:val="none" w:sz="0" w:space="0" w:color="auto"/>
        <w:left w:val="none" w:sz="0" w:space="0" w:color="auto"/>
        <w:bottom w:val="none" w:sz="0" w:space="0" w:color="auto"/>
        <w:right w:val="none" w:sz="0" w:space="0" w:color="auto"/>
      </w:divBdr>
    </w:div>
    <w:div w:id="102743986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2400971">
      <w:bodyDiv w:val="1"/>
      <w:marLeft w:val="0"/>
      <w:marRight w:val="0"/>
      <w:marTop w:val="0"/>
      <w:marBottom w:val="0"/>
      <w:divBdr>
        <w:top w:val="none" w:sz="0" w:space="0" w:color="auto"/>
        <w:left w:val="none" w:sz="0" w:space="0" w:color="auto"/>
        <w:bottom w:val="none" w:sz="0" w:space="0" w:color="auto"/>
        <w:right w:val="none" w:sz="0" w:space="0" w:color="auto"/>
      </w:divBdr>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2961140">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5854345">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4953443">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49141634">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07083280">
      <w:bodyDiv w:val="1"/>
      <w:marLeft w:val="0"/>
      <w:marRight w:val="0"/>
      <w:marTop w:val="0"/>
      <w:marBottom w:val="0"/>
      <w:divBdr>
        <w:top w:val="none" w:sz="0" w:space="0" w:color="auto"/>
        <w:left w:val="none" w:sz="0" w:space="0" w:color="auto"/>
        <w:bottom w:val="none" w:sz="0" w:space="0" w:color="auto"/>
        <w:right w:val="none" w:sz="0" w:space="0" w:color="auto"/>
      </w:divBdr>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48893387">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684815338">
      <w:bodyDiv w:val="1"/>
      <w:marLeft w:val="0"/>
      <w:marRight w:val="0"/>
      <w:marTop w:val="0"/>
      <w:marBottom w:val="0"/>
      <w:divBdr>
        <w:top w:val="none" w:sz="0" w:space="0" w:color="auto"/>
        <w:left w:val="none" w:sz="0" w:space="0" w:color="auto"/>
        <w:bottom w:val="none" w:sz="0" w:space="0" w:color="auto"/>
        <w:right w:val="none" w:sz="0" w:space="0" w:color="auto"/>
      </w:divBdr>
    </w:div>
    <w:div w:id="1712270090">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59517860">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2429993">
      <w:bodyDiv w:val="1"/>
      <w:marLeft w:val="0"/>
      <w:marRight w:val="0"/>
      <w:marTop w:val="0"/>
      <w:marBottom w:val="0"/>
      <w:divBdr>
        <w:top w:val="none" w:sz="0" w:space="0" w:color="auto"/>
        <w:left w:val="none" w:sz="0" w:space="0" w:color="auto"/>
        <w:bottom w:val="none" w:sz="0" w:space="0" w:color="auto"/>
        <w:right w:val="none" w:sz="0" w:space="0" w:color="auto"/>
      </w:divBdr>
    </w:div>
    <w:div w:id="1849051688">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04917139">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8032</Words>
  <Characters>114200</Characters>
  <Application>Microsoft Office Word</Application>
  <DocSecurity>0</DocSecurity>
  <Lines>2537</Lines>
  <Paragraphs>12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21022</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50</cp:revision>
  <dcterms:created xsi:type="dcterms:W3CDTF">2025-03-31T10:41:00Z</dcterms:created>
  <dcterms:modified xsi:type="dcterms:W3CDTF">2025-03-31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5"&gt;&lt;session id="EMQzNGnb"/&gt;&lt;style id="http://www.zotero.org/styles/apa" locale="en-US" hasBibliography="1" bibliographyStyleHasBeenSet="1"/&gt;&lt;prefs&gt;&lt;pref name="fieldType" value="Field"/&gt;&lt;/prefs&gt;&lt;/data&gt;</vt:lpwstr>
  </property>
</Properties>
</file>